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864A8" w:rsidRDefault="002864A8" w:rsidP="00972812"/>
                          <w:p w14:paraId="0074EEEE" w14:textId="77777777" w:rsidR="002864A8" w:rsidRDefault="002864A8" w:rsidP="00972812"/>
                          <w:p w14:paraId="20FED896" w14:textId="77777777" w:rsidR="002864A8" w:rsidRDefault="002864A8" w:rsidP="00972812"/>
                          <w:p w14:paraId="6BC7A7D7" w14:textId="77777777" w:rsidR="002864A8" w:rsidRDefault="002864A8" w:rsidP="00972812"/>
                          <w:p w14:paraId="657ED508" w14:textId="77777777" w:rsidR="002864A8" w:rsidRDefault="002864A8" w:rsidP="00972812"/>
                          <w:p w14:paraId="4DBF881F" w14:textId="77777777" w:rsidR="002864A8" w:rsidRDefault="002864A8" w:rsidP="00972812"/>
                          <w:p w14:paraId="47D5DC89" w14:textId="77777777" w:rsidR="002864A8" w:rsidRDefault="002864A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864A8" w:rsidRDefault="002864A8" w:rsidP="00972812"/>
                    <w:p w14:paraId="0074EEEE" w14:textId="77777777" w:rsidR="002864A8" w:rsidRDefault="002864A8" w:rsidP="00972812"/>
                    <w:p w14:paraId="20FED896" w14:textId="77777777" w:rsidR="002864A8" w:rsidRDefault="002864A8" w:rsidP="00972812"/>
                    <w:p w14:paraId="6BC7A7D7" w14:textId="77777777" w:rsidR="002864A8" w:rsidRDefault="002864A8" w:rsidP="00972812"/>
                    <w:p w14:paraId="657ED508" w14:textId="77777777" w:rsidR="002864A8" w:rsidRDefault="002864A8" w:rsidP="00972812"/>
                    <w:p w14:paraId="4DBF881F" w14:textId="77777777" w:rsidR="002864A8" w:rsidRDefault="002864A8" w:rsidP="00972812"/>
                    <w:p w14:paraId="47D5DC89" w14:textId="77777777" w:rsidR="002864A8" w:rsidRDefault="002864A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00077026" w:rsidRPr="00540CA5">
          <w:rPr>
            <w:rStyle w:val="Hyperlink"/>
          </w:rPr>
          <w:t>Figura 2 - Resultado de busca dos proceedings no motor de busca da ACM (próprio, 2020)</w:t>
        </w:r>
        <w:r w:rsidR="00077026">
          <w:rPr>
            <w:webHidden/>
          </w:rPr>
          <w:tab/>
        </w:r>
        <w:r w:rsidR="00077026">
          <w:rPr>
            <w:webHidden/>
          </w:rPr>
          <w:fldChar w:fldCharType="begin"/>
        </w:r>
        <w:r w:rsidR="00077026">
          <w:rPr>
            <w:webHidden/>
          </w:rPr>
          <w:instrText xml:space="preserve"> PAGEREF _Toc54973559 \h </w:instrText>
        </w:r>
        <w:r w:rsidR="00077026">
          <w:rPr>
            <w:webHidden/>
          </w:rPr>
        </w:r>
        <w:r w:rsidR="00077026">
          <w:rPr>
            <w:webHidden/>
          </w:rPr>
          <w:fldChar w:fldCharType="separate"/>
        </w:r>
        <w:r w:rsidR="00077026">
          <w:rPr>
            <w:webHidden/>
          </w:rPr>
          <w:t>19</w:t>
        </w:r>
        <w:r w:rsidR="00077026">
          <w:rPr>
            <w:webHidden/>
          </w:rPr>
          <w:fldChar w:fldCharType="end"/>
        </w:r>
      </w:hyperlink>
    </w:p>
    <w:p w14:paraId="7CDD5378" w14:textId="28AD5BA7"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00077026" w:rsidRPr="00540CA5">
          <w:rPr>
            <w:rStyle w:val="Hyperlink"/>
          </w:rPr>
          <w:t>Figura 3 - Resultado de busca dos journals no motor de busca da ACM (próprio, 2020)</w:t>
        </w:r>
        <w:r w:rsidR="00077026">
          <w:rPr>
            <w:webHidden/>
          </w:rPr>
          <w:tab/>
        </w:r>
        <w:r w:rsidR="00077026">
          <w:rPr>
            <w:webHidden/>
          </w:rPr>
          <w:fldChar w:fldCharType="begin"/>
        </w:r>
        <w:r w:rsidR="00077026">
          <w:rPr>
            <w:webHidden/>
          </w:rPr>
          <w:instrText xml:space="preserve"> PAGEREF _Toc54973560 \h </w:instrText>
        </w:r>
        <w:r w:rsidR="00077026">
          <w:rPr>
            <w:webHidden/>
          </w:rPr>
        </w:r>
        <w:r w:rsidR="00077026">
          <w:rPr>
            <w:webHidden/>
          </w:rPr>
          <w:fldChar w:fldCharType="separate"/>
        </w:r>
        <w:r w:rsidR="00077026">
          <w:rPr>
            <w:webHidden/>
          </w:rPr>
          <w:t>20</w:t>
        </w:r>
        <w:r w:rsidR="00077026">
          <w:rPr>
            <w:webHidden/>
          </w:rPr>
          <w:fldChar w:fldCharType="end"/>
        </w:r>
      </w:hyperlink>
    </w:p>
    <w:p w14:paraId="51D82AE3" w14:textId="7E88CBD9"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00077026" w:rsidRPr="00540CA5">
          <w:rPr>
            <w:rStyle w:val="Hyperlink"/>
          </w:rPr>
          <w:t>Figura 4 - Etapas realizadas para filtrar os trabalhos encontrados no motor de busca da ACM (próprio, 2020)</w:t>
        </w:r>
        <w:r w:rsidR="00077026">
          <w:rPr>
            <w:webHidden/>
          </w:rPr>
          <w:tab/>
        </w:r>
        <w:r w:rsidR="00077026">
          <w:rPr>
            <w:webHidden/>
          </w:rPr>
          <w:fldChar w:fldCharType="begin"/>
        </w:r>
        <w:r w:rsidR="00077026">
          <w:rPr>
            <w:webHidden/>
          </w:rPr>
          <w:instrText xml:space="preserve"> PAGEREF _Toc54973561 \h </w:instrText>
        </w:r>
        <w:r w:rsidR="00077026">
          <w:rPr>
            <w:webHidden/>
          </w:rPr>
        </w:r>
        <w:r w:rsidR="00077026">
          <w:rPr>
            <w:webHidden/>
          </w:rPr>
          <w:fldChar w:fldCharType="separate"/>
        </w:r>
        <w:r w:rsidR="00077026">
          <w:rPr>
            <w:webHidden/>
          </w:rPr>
          <w:t>20</w:t>
        </w:r>
        <w:r w:rsidR="00077026">
          <w:rPr>
            <w:webHidden/>
          </w:rPr>
          <w:fldChar w:fldCharType="end"/>
        </w:r>
      </w:hyperlink>
    </w:p>
    <w:p w14:paraId="6CF22FE3" w14:textId="4011A291"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00077026" w:rsidRPr="00540CA5">
          <w:rPr>
            <w:rStyle w:val="Hyperlink"/>
          </w:rPr>
          <w:t>Figura 5 - Filtro em cima dos trabalhos selecionados através do resumo (próprio, 2020)</w:t>
        </w:r>
        <w:r w:rsidR="00077026">
          <w:rPr>
            <w:webHidden/>
          </w:rPr>
          <w:tab/>
        </w:r>
        <w:r w:rsidR="00077026">
          <w:rPr>
            <w:webHidden/>
          </w:rPr>
          <w:fldChar w:fldCharType="begin"/>
        </w:r>
        <w:r w:rsidR="00077026">
          <w:rPr>
            <w:webHidden/>
          </w:rPr>
          <w:instrText xml:space="preserve"> PAGEREF _Toc54973562 \h </w:instrText>
        </w:r>
        <w:r w:rsidR="00077026">
          <w:rPr>
            <w:webHidden/>
          </w:rPr>
        </w:r>
        <w:r w:rsidR="00077026">
          <w:rPr>
            <w:webHidden/>
          </w:rPr>
          <w:fldChar w:fldCharType="separate"/>
        </w:r>
        <w:r w:rsidR="00077026">
          <w:rPr>
            <w:webHidden/>
          </w:rPr>
          <w:t>21</w:t>
        </w:r>
        <w:r w:rsidR="00077026">
          <w:rPr>
            <w:webHidden/>
          </w:rPr>
          <w:fldChar w:fldCharType="end"/>
        </w:r>
      </w:hyperlink>
    </w:p>
    <w:p w14:paraId="2224071C" w14:textId="044383F8"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00077026" w:rsidRPr="00540CA5">
          <w:rPr>
            <w:rStyle w:val="Hyperlink"/>
          </w:rPr>
          <w:t>Figura 6 - Procedimento de filtro realizado baseado nos trabalhos encontrados no motor de busca da ACM (próprio, 2020)</w:t>
        </w:r>
        <w:r w:rsidR="00077026">
          <w:rPr>
            <w:webHidden/>
          </w:rPr>
          <w:tab/>
        </w:r>
        <w:r w:rsidR="00077026">
          <w:rPr>
            <w:webHidden/>
          </w:rPr>
          <w:fldChar w:fldCharType="begin"/>
        </w:r>
        <w:r w:rsidR="00077026">
          <w:rPr>
            <w:webHidden/>
          </w:rPr>
          <w:instrText xml:space="preserve"> PAGEREF _Toc54973563 \h </w:instrText>
        </w:r>
        <w:r w:rsidR="00077026">
          <w:rPr>
            <w:webHidden/>
          </w:rPr>
        </w:r>
        <w:r w:rsidR="00077026">
          <w:rPr>
            <w:webHidden/>
          </w:rPr>
          <w:fldChar w:fldCharType="separate"/>
        </w:r>
        <w:r w:rsidR="00077026">
          <w:rPr>
            <w:webHidden/>
          </w:rPr>
          <w:t>22</w:t>
        </w:r>
        <w:r w:rsidR="00077026">
          <w:rPr>
            <w:webHidden/>
          </w:rPr>
          <w:fldChar w:fldCharType="end"/>
        </w:r>
      </w:hyperlink>
    </w:p>
    <w:p w14:paraId="5B318986" w14:textId="19F42BEE"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00077026" w:rsidRPr="00540CA5">
          <w:rPr>
            <w:rStyle w:val="Hyperlink"/>
          </w:rPr>
          <w:t>Figura 7 Fatores da preferência musical (próprio, 2020)</w:t>
        </w:r>
        <w:r w:rsidR="00077026">
          <w:rPr>
            <w:webHidden/>
          </w:rPr>
          <w:tab/>
        </w:r>
        <w:r w:rsidR="00077026">
          <w:rPr>
            <w:webHidden/>
          </w:rPr>
          <w:fldChar w:fldCharType="begin"/>
        </w:r>
        <w:r w:rsidR="00077026">
          <w:rPr>
            <w:webHidden/>
          </w:rPr>
          <w:instrText xml:space="preserve"> PAGEREF _Toc54973564 \h </w:instrText>
        </w:r>
        <w:r w:rsidR="00077026">
          <w:rPr>
            <w:webHidden/>
          </w:rPr>
        </w:r>
        <w:r w:rsidR="00077026">
          <w:rPr>
            <w:webHidden/>
          </w:rPr>
          <w:fldChar w:fldCharType="separate"/>
        </w:r>
        <w:r w:rsidR="00077026">
          <w:rPr>
            <w:webHidden/>
          </w:rPr>
          <w:t>31</w:t>
        </w:r>
        <w:r w:rsidR="00077026">
          <w:rPr>
            <w:webHidden/>
          </w:rPr>
          <w:fldChar w:fldCharType="end"/>
        </w:r>
      </w:hyperlink>
    </w:p>
    <w:p w14:paraId="1675B70B" w14:textId="5EC67710"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00077026" w:rsidRPr="00540CA5">
          <w:rPr>
            <w:rStyle w:val="Hyperlink"/>
          </w:rPr>
          <w:t>Figura 8 Apresentação dos contextos utilizados no trabalho (próprio, 2020)</w:t>
        </w:r>
        <w:r w:rsidR="00077026">
          <w:rPr>
            <w:webHidden/>
          </w:rPr>
          <w:tab/>
        </w:r>
        <w:r w:rsidR="00077026">
          <w:rPr>
            <w:webHidden/>
          </w:rPr>
          <w:fldChar w:fldCharType="begin"/>
        </w:r>
        <w:r w:rsidR="00077026">
          <w:rPr>
            <w:webHidden/>
          </w:rPr>
          <w:instrText xml:space="preserve"> PAGEREF _Toc54973565 \h </w:instrText>
        </w:r>
        <w:r w:rsidR="00077026">
          <w:rPr>
            <w:webHidden/>
          </w:rPr>
        </w:r>
        <w:r w:rsidR="00077026">
          <w:rPr>
            <w:webHidden/>
          </w:rPr>
          <w:fldChar w:fldCharType="separate"/>
        </w:r>
        <w:r w:rsidR="00077026">
          <w:rPr>
            <w:webHidden/>
          </w:rPr>
          <w:t>37</w:t>
        </w:r>
        <w:r w:rsidR="00077026">
          <w:rPr>
            <w:webHidden/>
          </w:rPr>
          <w:fldChar w:fldCharType="end"/>
        </w:r>
      </w:hyperlink>
    </w:p>
    <w:p w14:paraId="3CFBE0E9" w14:textId="28603555"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00077026" w:rsidRPr="00540CA5">
          <w:rPr>
            <w:rStyle w:val="Hyperlink"/>
          </w:rPr>
          <w:t>Figura 9 Etapas do desenvolvimento do sistema de recomendação musical (próprio, 2020)</w:t>
        </w:r>
        <w:r w:rsidR="00077026">
          <w:rPr>
            <w:webHidden/>
          </w:rPr>
          <w:tab/>
        </w:r>
        <w:r w:rsidR="00077026">
          <w:rPr>
            <w:webHidden/>
          </w:rPr>
          <w:fldChar w:fldCharType="begin"/>
        </w:r>
        <w:r w:rsidR="00077026">
          <w:rPr>
            <w:webHidden/>
          </w:rPr>
          <w:instrText xml:space="preserve"> PAGEREF _Toc54973566 \h </w:instrText>
        </w:r>
        <w:r w:rsidR="00077026">
          <w:rPr>
            <w:webHidden/>
          </w:rPr>
        </w:r>
        <w:r w:rsidR="00077026">
          <w:rPr>
            <w:webHidden/>
          </w:rPr>
          <w:fldChar w:fldCharType="separate"/>
        </w:r>
        <w:r w:rsidR="00077026">
          <w:rPr>
            <w:webHidden/>
          </w:rPr>
          <w:t>40</w:t>
        </w:r>
        <w:r w:rsidR="00077026">
          <w:rPr>
            <w:webHidden/>
          </w:rPr>
          <w:fldChar w:fldCharType="end"/>
        </w:r>
      </w:hyperlink>
    </w:p>
    <w:p w14:paraId="25F0222A" w14:textId="2948F75E"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00077026" w:rsidRPr="00540CA5">
          <w:rPr>
            <w:rStyle w:val="Hyperlink"/>
          </w:rPr>
          <w:t>Figura 10 Tela introdutória da aplicação (próprio, 2020)</w:t>
        </w:r>
        <w:r w:rsidR="00077026">
          <w:rPr>
            <w:webHidden/>
          </w:rPr>
          <w:tab/>
        </w:r>
        <w:r w:rsidR="00077026">
          <w:rPr>
            <w:webHidden/>
          </w:rPr>
          <w:fldChar w:fldCharType="begin"/>
        </w:r>
        <w:r w:rsidR="00077026">
          <w:rPr>
            <w:webHidden/>
          </w:rPr>
          <w:instrText xml:space="preserve"> PAGEREF _Toc54973567 \h </w:instrText>
        </w:r>
        <w:r w:rsidR="00077026">
          <w:rPr>
            <w:webHidden/>
          </w:rPr>
        </w:r>
        <w:r w:rsidR="00077026">
          <w:rPr>
            <w:webHidden/>
          </w:rPr>
          <w:fldChar w:fldCharType="separate"/>
        </w:r>
        <w:r w:rsidR="00077026">
          <w:rPr>
            <w:webHidden/>
          </w:rPr>
          <w:t>45</w:t>
        </w:r>
        <w:r w:rsidR="00077026">
          <w:rPr>
            <w:webHidden/>
          </w:rPr>
          <w:fldChar w:fldCharType="end"/>
        </w:r>
      </w:hyperlink>
    </w:p>
    <w:p w14:paraId="085B5EBB" w14:textId="613A72C4"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00077026" w:rsidRPr="00540CA5">
          <w:rPr>
            <w:rStyle w:val="Hyperlink"/>
          </w:rPr>
          <w:t>Figura 11 Tela de login da aplicação (próprio, 2020)</w:t>
        </w:r>
        <w:r w:rsidR="00077026">
          <w:rPr>
            <w:webHidden/>
          </w:rPr>
          <w:tab/>
        </w:r>
        <w:r w:rsidR="00077026">
          <w:rPr>
            <w:webHidden/>
          </w:rPr>
          <w:fldChar w:fldCharType="begin"/>
        </w:r>
        <w:r w:rsidR="00077026">
          <w:rPr>
            <w:webHidden/>
          </w:rPr>
          <w:instrText xml:space="preserve"> PAGEREF _Toc54973568 \h </w:instrText>
        </w:r>
        <w:r w:rsidR="00077026">
          <w:rPr>
            <w:webHidden/>
          </w:rPr>
        </w:r>
        <w:r w:rsidR="00077026">
          <w:rPr>
            <w:webHidden/>
          </w:rPr>
          <w:fldChar w:fldCharType="separate"/>
        </w:r>
        <w:r w:rsidR="00077026">
          <w:rPr>
            <w:webHidden/>
          </w:rPr>
          <w:t>46</w:t>
        </w:r>
        <w:r w:rsidR="00077026">
          <w:rPr>
            <w:webHidden/>
          </w:rPr>
          <w:fldChar w:fldCharType="end"/>
        </w:r>
      </w:hyperlink>
    </w:p>
    <w:p w14:paraId="344DEBA0" w14:textId="08FA72B9"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00077026" w:rsidRPr="00540CA5">
          <w:rPr>
            <w:rStyle w:val="Hyperlink"/>
          </w:rPr>
          <w:t>Figura 12 Tela de preenchimento do contexto (próprio, 2020)</w:t>
        </w:r>
        <w:r w:rsidR="00077026">
          <w:rPr>
            <w:webHidden/>
          </w:rPr>
          <w:tab/>
        </w:r>
        <w:r w:rsidR="00077026">
          <w:rPr>
            <w:webHidden/>
          </w:rPr>
          <w:fldChar w:fldCharType="begin"/>
        </w:r>
        <w:r w:rsidR="00077026">
          <w:rPr>
            <w:webHidden/>
          </w:rPr>
          <w:instrText xml:space="preserve"> PAGEREF _Toc54973569 \h </w:instrText>
        </w:r>
        <w:r w:rsidR="00077026">
          <w:rPr>
            <w:webHidden/>
          </w:rPr>
        </w:r>
        <w:r w:rsidR="00077026">
          <w:rPr>
            <w:webHidden/>
          </w:rPr>
          <w:fldChar w:fldCharType="separate"/>
        </w:r>
        <w:r w:rsidR="00077026">
          <w:rPr>
            <w:webHidden/>
          </w:rPr>
          <w:t>47</w:t>
        </w:r>
        <w:r w:rsidR="00077026">
          <w:rPr>
            <w:webHidden/>
          </w:rPr>
          <w:fldChar w:fldCharType="end"/>
        </w:r>
      </w:hyperlink>
    </w:p>
    <w:p w14:paraId="2C551BBD" w14:textId="26E2451D"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00077026" w:rsidRPr="00540CA5">
          <w:rPr>
            <w:rStyle w:val="Hyperlink"/>
          </w:rPr>
          <w:t>Figura 13 Tela da lista de dispositivos do Spotify (próprio, 2020)</w:t>
        </w:r>
        <w:r w:rsidR="00077026">
          <w:rPr>
            <w:webHidden/>
          </w:rPr>
          <w:tab/>
        </w:r>
        <w:r w:rsidR="00077026">
          <w:rPr>
            <w:webHidden/>
          </w:rPr>
          <w:fldChar w:fldCharType="begin"/>
        </w:r>
        <w:r w:rsidR="00077026">
          <w:rPr>
            <w:webHidden/>
          </w:rPr>
          <w:instrText xml:space="preserve"> PAGEREF _Toc54973570 \h </w:instrText>
        </w:r>
        <w:r w:rsidR="00077026">
          <w:rPr>
            <w:webHidden/>
          </w:rPr>
        </w:r>
        <w:r w:rsidR="00077026">
          <w:rPr>
            <w:webHidden/>
          </w:rPr>
          <w:fldChar w:fldCharType="separate"/>
        </w:r>
        <w:r w:rsidR="00077026">
          <w:rPr>
            <w:webHidden/>
          </w:rPr>
          <w:t>48</w:t>
        </w:r>
        <w:r w:rsidR="00077026">
          <w:rPr>
            <w:webHidden/>
          </w:rPr>
          <w:fldChar w:fldCharType="end"/>
        </w:r>
      </w:hyperlink>
    </w:p>
    <w:p w14:paraId="5815E77E" w14:textId="41B9DB63"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00077026" w:rsidRPr="00540CA5">
          <w:rPr>
            <w:rStyle w:val="Hyperlink"/>
          </w:rPr>
          <w:t>Figura 14 Tela principal, a qual apresenta a música sendo reproduzida ao usuário (próprio, 2020)</w:t>
        </w:r>
        <w:r w:rsidR="00077026">
          <w:rPr>
            <w:webHidden/>
          </w:rPr>
          <w:tab/>
        </w:r>
        <w:r w:rsidR="00077026">
          <w:rPr>
            <w:webHidden/>
          </w:rPr>
          <w:fldChar w:fldCharType="begin"/>
        </w:r>
        <w:r w:rsidR="00077026">
          <w:rPr>
            <w:webHidden/>
          </w:rPr>
          <w:instrText xml:space="preserve"> PAGEREF _Toc54973571 \h </w:instrText>
        </w:r>
        <w:r w:rsidR="00077026">
          <w:rPr>
            <w:webHidden/>
          </w:rPr>
        </w:r>
        <w:r w:rsidR="00077026">
          <w:rPr>
            <w:webHidden/>
          </w:rPr>
          <w:fldChar w:fldCharType="separate"/>
        </w:r>
        <w:r w:rsidR="00077026">
          <w:rPr>
            <w:webHidden/>
          </w:rPr>
          <w:t>49</w:t>
        </w:r>
        <w:r w:rsidR="00077026">
          <w:rPr>
            <w:webHidden/>
          </w:rPr>
          <w:fldChar w:fldCharType="end"/>
        </w:r>
      </w:hyperlink>
    </w:p>
    <w:p w14:paraId="5B5EB1B3" w14:textId="752525DC"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00077026" w:rsidRPr="00540CA5">
          <w:rPr>
            <w:rStyle w:val="Hyperlink"/>
          </w:rPr>
          <w:t>Figura 15 Tela de busca de músicas que encaixem melhor no momento (próprio, 2020)</w:t>
        </w:r>
        <w:r w:rsidR="00077026">
          <w:rPr>
            <w:webHidden/>
          </w:rPr>
          <w:tab/>
        </w:r>
        <w:r w:rsidR="00077026">
          <w:rPr>
            <w:webHidden/>
          </w:rPr>
          <w:fldChar w:fldCharType="begin"/>
        </w:r>
        <w:r w:rsidR="00077026">
          <w:rPr>
            <w:webHidden/>
          </w:rPr>
          <w:instrText xml:space="preserve"> PAGEREF _Toc54973572 \h </w:instrText>
        </w:r>
        <w:r w:rsidR="00077026">
          <w:rPr>
            <w:webHidden/>
          </w:rPr>
        </w:r>
        <w:r w:rsidR="00077026">
          <w:rPr>
            <w:webHidden/>
          </w:rPr>
          <w:fldChar w:fldCharType="separate"/>
        </w:r>
        <w:r w:rsidR="00077026">
          <w:rPr>
            <w:webHidden/>
          </w:rPr>
          <w:t>50</w:t>
        </w:r>
        <w:r w:rsidR="00077026">
          <w:rPr>
            <w:webHidden/>
          </w:rPr>
          <w:fldChar w:fldCharType="end"/>
        </w:r>
      </w:hyperlink>
    </w:p>
    <w:p w14:paraId="5AD41391" w14:textId="27968A5E"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00077026" w:rsidRPr="00540CA5">
          <w:rPr>
            <w:rStyle w:val="Hyperlink"/>
          </w:rPr>
          <w:t xml:space="preserve">Figura 16 Console do </w:t>
        </w:r>
        <w:r w:rsidR="00077026" w:rsidRPr="00540CA5">
          <w:rPr>
            <w:rStyle w:val="Hyperlink"/>
            <w:i/>
            <w:iCs/>
          </w:rPr>
          <w:t>Realtime Database</w:t>
        </w:r>
        <w:r w:rsidR="00077026" w:rsidRPr="00540CA5">
          <w:rPr>
            <w:rStyle w:val="Hyperlink"/>
          </w:rPr>
          <w:t xml:space="preserve"> do Firebase (próprio, 2020)</w:t>
        </w:r>
        <w:r w:rsidR="00077026">
          <w:rPr>
            <w:webHidden/>
          </w:rPr>
          <w:tab/>
        </w:r>
        <w:r w:rsidR="00077026">
          <w:rPr>
            <w:webHidden/>
          </w:rPr>
          <w:fldChar w:fldCharType="begin"/>
        </w:r>
        <w:r w:rsidR="00077026">
          <w:rPr>
            <w:webHidden/>
          </w:rPr>
          <w:instrText xml:space="preserve"> PAGEREF _Toc54973573 \h </w:instrText>
        </w:r>
        <w:r w:rsidR="00077026">
          <w:rPr>
            <w:webHidden/>
          </w:rPr>
        </w:r>
        <w:r w:rsidR="00077026">
          <w:rPr>
            <w:webHidden/>
          </w:rPr>
          <w:fldChar w:fldCharType="separate"/>
        </w:r>
        <w:r w:rsidR="00077026">
          <w:rPr>
            <w:webHidden/>
          </w:rPr>
          <w:t>52</w:t>
        </w:r>
        <w:r w:rsidR="00077026">
          <w:rPr>
            <w:webHidden/>
          </w:rPr>
          <w:fldChar w:fldCharType="end"/>
        </w:r>
      </w:hyperlink>
    </w:p>
    <w:p w14:paraId="14FF7EF7" w14:textId="62C7BC8A"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00077026"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00077026" w:rsidRPr="00540CA5">
          <w:rPr>
            <w:rStyle w:val="Hyperlink"/>
            <w:bCs/>
            <w:iCs/>
            <w:caps/>
            <w:snapToGrid w:val="0"/>
            <w:spacing w:val="10"/>
            <w:kern w:val="28"/>
          </w:rPr>
          <w:t>(JOSÉ, 2018)</w:t>
        </w:r>
        <w:r w:rsidR="00077026">
          <w:rPr>
            <w:webHidden/>
          </w:rPr>
          <w:tab/>
        </w:r>
        <w:r w:rsidR="00077026">
          <w:rPr>
            <w:webHidden/>
          </w:rPr>
          <w:fldChar w:fldCharType="begin"/>
        </w:r>
        <w:r w:rsidR="00077026">
          <w:rPr>
            <w:webHidden/>
          </w:rPr>
          <w:instrText xml:space="preserve"> PAGEREF _Toc54973574 \h </w:instrText>
        </w:r>
        <w:r w:rsidR="00077026">
          <w:rPr>
            <w:webHidden/>
          </w:rPr>
        </w:r>
        <w:r w:rsidR="00077026">
          <w:rPr>
            <w:webHidden/>
          </w:rPr>
          <w:fldChar w:fldCharType="separate"/>
        </w:r>
        <w:r w:rsidR="00077026">
          <w:rPr>
            <w:webHidden/>
          </w:rPr>
          <w:t>54</w:t>
        </w:r>
        <w:r w:rsidR="00077026">
          <w:rPr>
            <w:webHidden/>
          </w:rPr>
          <w:fldChar w:fldCharType="end"/>
        </w:r>
      </w:hyperlink>
    </w:p>
    <w:p w14:paraId="28B682AD" w14:textId="144E14B6"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00077026" w:rsidRPr="00540CA5">
          <w:rPr>
            <w:rStyle w:val="Hyperlink"/>
          </w:rPr>
          <w:t>Figura 18 Visão macro das etapas para transformar os eventos registrados no firebase na tabela que sera rodado o KNN (próprio, 2020)</w:t>
        </w:r>
        <w:r w:rsidR="00077026">
          <w:rPr>
            <w:webHidden/>
          </w:rPr>
          <w:tab/>
        </w:r>
        <w:r w:rsidR="00077026">
          <w:rPr>
            <w:webHidden/>
          </w:rPr>
          <w:fldChar w:fldCharType="begin"/>
        </w:r>
        <w:r w:rsidR="00077026">
          <w:rPr>
            <w:webHidden/>
          </w:rPr>
          <w:instrText xml:space="preserve"> PAGEREF _Toc54973575 \h </w:instrText>
        </w:r>
        <w:r w:rsidR="00077026">
          <w:rPr>
            <w:webHidden/>
          </w:rPr>
        </w:r>
        <w:r w:rsidR="00077026">
          <w:rPr>
            <w:webHidden/>
          </w:rPr>
          <w:fldChar w:fldCharType="separate"/>
        </w:r>
        <w:r w:rsidR="00077026">
          <w:rPr>
            <w:webHidden/>
          </w:rPr>
          <w:t>57</w:t>
        </w:r>
        <w:r w:rsidR="00077026">
          <w:rPr>
            <w:webHidden/>
          </w:rPr>
          <w:fldChar w:fldCharType="end"/>
        </w:r>
      </w:hyperlink>
    </w:p>
    <w:p w14:paraId="7CC0027B" w14:textId="1190E7EF"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00077026" w:rsidRPr="00540CA5">
          <w:rPr>
            <w:rStyle w:val="Hyperlink"/>
          </w:rPr>
          <w:t>Figura 19 Representação dos eventos salvos no Firebase (próprio, 2020)</w:t>
        </w:r>
        <w:r w:rsidR="00077026">
          <w:rPr>
            <w:webHidden/>
          </w:rPr>
          <w:tab/>
        </w:r>
        <w:r w:rsidR="00077026">
          <w:rPr>
            <w:webHidden/>
          </w:rPr>
          <w:fldChar w:fldCharType="begin"/>
        </w:r>
        <w:r w:rsidR="00077026">
          <w:rPr>
            <w:webHidden/>
          </w:rPr>
          <w:instrText xml:space="preserve"> PAGEREF _Toc54973576 \h </w:instrText>
        </w:r>
        <w:r w:rsidR="00077026">
          <w:rPr>
            <w:webHidden/>
          </w:rPr>
        </w:r>
        <w:r w:rsidR="00077026">
          <w:rPr>
            <w:webHidden/>
          </w:rPr>
          <w:fldChar w:fldCharType="separate"/>
        </w:r>
        <w:r w:rsidR="00077026">
          <w:rPr>
            <w:webHidden/>
          </w:rPr>
          <w:t>57</w:t>
        </w:r>
        <w:r w:rsidR="00077026">
          <w:rPr>
            <w:webHidden/>
          </w:rPr>
          <w:fldChar w:fldCharType="end"/>
        </w:r>
      </w:hyperlink>
    </w:p>
    <w:p w14:paraId="6D2C2E81" w14:textId="53E20B73"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00077026" w:rsidRPr="00540CA5">
          <w:rPr>
            <w:rStyle w:val="Hyperlink"/>
          </w:rPr>
          <w:t>Figura 20 Representação das listas geradas na etapa “Separa contexto” (próprio, 2020)</w:t>
        </w:r>
        <w:r w:rsidR="00077026">
          <w:rPr>
            <w:webHidden/>
          </w:rPr>
          <w:tab/>
        </w:r>
        <w:r w:rsidR="00077026">
          <w:rPr>
            <w:webHidden/>
          </w:rPr>
          <w:fldChar w:fldCharType="begin"/>
        </w:r>
        <w:r w:rsidR="00077026">
          <w:rPr>
            <w:webHidden/>
          </w:rPr>
          <w:instrText xml:space="preserve"> PAGEREF _Toc54973577 \h </w:instrText>
        </w:r>
        <w:r w:rsidR="00077026">
          <w:rPr>
            <w:webHidden/>
          </w:rPr>
        </w:r>
        <w:r w:rsidR="00077026">
          <w:rPr>
            <w:webHidden/>
          </w:rPr>
          <w:fldChar w:fldCharType="separate"/>
        </w:r>
        <w:r w:rsidR="00077026">
          <w:rPr>
            <w:webHidden/>
          </w:rPr>
          <w:t>58</w:t>
        </w:r>
        <w:r w:rsidR="00077026">
          <w:rPr>
            <w:webHidden/>
          </w:rPr>
          <w:fldChar w:fldCharType="end"/>
        </w:r>
      </w:hyperlink>
    </w:p>
    <w:p w14:paraId="5300F496" w14:textId="416B682C"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00077026" w:rsidRPr="00540CA5">
          <w:rPr>
            <w:rStyle w:val="Hyperlink"/>
          </w:rPr>
          <w:t>Figura 21 Representação das listas geradas na etapa “separa contexto das músicas” (próprio, 2020)</w:t>
        </w:r>
        <w:r w:rsidR="00077026">
          <w:rPr>
            <w:webHidden/>
          </w:rPr>
          <w:tab/>
        </w:r>
        <w:r w:rsidR="00077026">
          <w:rPr>
            <w:webHidden/>
          </w:rPr>
          <w:fldChar w:fldCharType="begin"/>
        </w:r>
        <w:r w:rsidR="00077026">
          <w:rPr>
            <w:webHidden/>
          </w:rPr>
          <w:instrText xml:space="preserve"> PAGEREF _Toc54973578 \h </w:instrText>
        </w:r>
        <w:r w:rsidR="00077026">
          <w:rPr>
            <w:webHidden/>
          </w:rPr>
        </w:r>
        <w:r w:rsidR="00077026">
          <w:rPr>
            <w:webHidden/>
          </w:rPr>
          <w:fldChar w:fldCharType="separate"/>
        </w:r>
        <w:r w:rsidR="00077026">
          <w:rPr>
            <w:webHidden/>
          </w:rPr>
          <w:t>58</w:t>
        </w:r>
        <w:r w:rsidR="00077026">
          <w:rPr>
            <w:webHidden/>
          </w:rPr>
          <w:fldChar w:fldCharType="end"/>
        </w:r>
      </w:hyperlink>
    </w:p>
    <w:p w14:paraId="66B403B8" w14:textId="66664FCA"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00077026" w:rsidRPr="00540CA5">
          <w:rPr>
            <w:rStyle w:val="Hyperlink"/>
          </w:rPr>
          <w:t>Figura 22 Representação da tabela na etapa “separa contexto das músicas” (próprio, 2020)</w:t>
        </w:r>
        <w:r w:rsidR="00077026">
          <w:rPr>
            <w:webHidden/>
          </w:rPr>
          <w:tab/>
        </w:r>
        <w:r w:rsidR="00077026">
          <w:rPr>
            <w:webHidden/>
          </w:rPr>
          <w:fldChar w:fldCharType="begin"/>
        </w:r>
        <w:r w:rsidR="00077026">
          <w:rPr>
            <w:webHidden/>
          </w:rPr>
          <w:instrText xml:space="preserve"> PAGEREF _Toc54973579 \h </w:instrText>
        </w:r>
        <w:r w:rsidR="00077026">
          <w:rPr>
            <w:webHidden/>
          </w:rPr>
        </w:r>
        <w:r w:rsidR="00077026">
          <w:rPr>
            <w:webHidden/>
          </w:rPr>
          <w:fldChar w:fldCharType="separate"/>
        </w:r>
        <w:r w:rsidR="00077026">
          <w:rPr>
            <w:webHidden/>
          </w:rPr>
          <w:t>59</w:t>
        </w:r>
        <w:r w:rsidR="00077026">
          <w:rPr>
            <w:webHidden/>
          </w:rPr>
          <w:fldChar w:fldCharType="end"/>
        </w:r>
      </w:hyperlink>
    </w:p>
    <w:p w14:paraId="22FF92E5" w14:textId="10B54D26"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00077026" w:rsidRPr="00540CA5">
          <w:rPr>
            <w:rStyle w:val="Hyperlink"/>
          </w:rPr>
          <w:t xml:space="preserve">Figura 23 </w:t>
        </w:r>
        <w:r w:rsidR="00077026" w:rsidRPr="00540CA5">
          <w:rPr>
            <w:rStyle w:val="Hyperlink"/>
            <w:i/>
            <w:iCs/>
          </w:rPr>
          <w:t>head()</w:t>
        </w:r>
        <w:r w:rsidR="00077026" w:rsidRPr="00540CA5">
          <w:rPr>
            <w:rStyle w:val="Hyperlink"/>
          </w:rPr>
          <w:t xml:space="preserve"> do </w:t>
        </w:r>
        <w:r w:rsidR="00077026" w:rsidRPr="00540CA5">
          <w:rPr>
            <w:rStyle w:val="Hyperlink"/>
            <w:i/>
            <w:iCs/>
          </w:rPr>
          <w:t>dataframe</w:t>
        </w:r>
        <w:r w:rsidR="00077026" w:rsidRPr="00540CA5">
          <w:rPr>
            <w:rStyle w:val="Hyperlink"/>
          </w:rPr>
          <w:t xml:space="preserve"> criado a partir da variável </w:t>
        </w:r>
        <w:r w:rsidR="00077026" w:rsidRPr="00540CA5">
          <w:rPr>
            <w:rStyle w:val="Hyperlink"/>
            <w:i/>
            <w:iCs/>
          </w:rPr>
          <w:t>genreTable</w:t>
        </w:r>
        <w:r w:rsidR="00077026" w:rsidRPr="00540CA5">
          <w:rPr>
            <w:rStyle w:val="Hyperlink"/>
          </w:rPr>
          <w:t xml:space="preserve"> (próprio, 2020)</w:t>
        </w:r>
        <w:r w:rsidR="00077026">
          <w:rPr>
            <w:webHidden/>
          </w:rPr>
          <w:tab/>
        </w:r>
        <w:r w:rsidR="00077026">
          <w:rPr>
            <w:webHidden/>
          </w:rPr>
          <w:fldChar w:fldCharType="begin"/>
        </w:r>
        <w:r w:rsidR="00077026">
          <w:rPr>
            <w:webHidden/>
          </w:rPr>
          <w:instrText xml:space="preserve"> PAGEREF _Toc54973580 \h </w:instrText>
        </w:r>
        <w:r w:rsidR="00077026">
          <w:rPr>
            <w:webHidden/>
          </w:rPr>
        </w:r>
        <w:r w:rsidR="00077026">
          <w:rPr>
            <w:webHidden/>
          </w:rPr>
          <w:fldChar w:fldCharType="separate"/>
        </w:r>
        <w:r w:rsidR="00077026">
          <w:rPr>
            <w:webHidden/>
          </w:rPr>
          <w:t>60</w:t>
        </w:r>
        <w:r w:rsidR="00077026">
          <w:rPr>
            <w:webHidden/>
          </w:rPr>
          <w:fldChar w:fldCharType="end"/>
        </w:r>
      </w:hyperlink>
    </w:p>
    <w:p w14:paraId="41B327FE" w14:textId="61973BFB"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00077026" w:rsidRPr="00540CA5">
          <w:rPr>
            <w:rStyle w:val="Hyperlink"/>
          </w:rPr>
          <w:t>Figura 24 Visão macro do sistema LORS (próprio, 2020)</w:t>
        </w:r>
        <w:r w:rsidR="00077026">
          <w:rPr>
            <w:webHidden/>
          </w:rPr>
          <w:tab/>
        </w:r>
        <w:r w:rsidR="00077026">
          <w:rPr>
            <w:webHidden/>
          </w:rPr>
          <w:fldChar w:fldCharType="begin"/>
        </w:r>
        <w:r w:rsidR="00077026">
          <w:rPr>
            <w:webHidden/>
          </w:rPr>
          <w:instrText xml:space="preserve"> PAGEREF _Toc54973581 \h </w:instrText>
        </w:r>
        <w:r w:rsidR="00077026">
          <w:rPr>
            <w:webHidden/>
          </w:rPr>
        </w:r>
        <w:r w:rsidR="00077026">
          <w:rPr>
            <w:webHidden/>
          </w:rPr>
          <w:fldChar w:fldCharType="separate"/>
        </w:r>
        <w:r w:rsidR="00077026">
          <w:rPr>
            <w:webHidden/>
          </w:rPr>
          <w:t>62</w:t>
        </w:r>
        <w:r w:rsidR="00077026">
          <w:rPr>
            <w:webHidden/>
          </w:rPr>
          <w:fldChar w:fldCharType="end"/>
        </w:r>
      </w:hyperlink>
    </w:p>
    <w:p w14:paraId="11121C15" w14:textId="27B96711" w:rsidR="0007702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00077026" w:rsidRPr="00540CA5">
          <w:rPr>
            <w:rStyle w:val="Hyperlink"/>
          </w:rPr>
          <w:t>Figura 25 Tela de recomendações (próprio, 2020)</w:t>
        </w:r>
        <w:r w:rsidR="00077026">
          <w:rPr>
            <w:webHidden/>
          </w:rPr>
          <w:tab/>
        </w:r>
        <w:r w:rsidR="00077026">
          <w:rPr>
            <w:webHidden/>
          </w:rPr>
          <w:fldChar w:fldCharType="begin"/>
        </w:r>
        <w:r w:rsidR="00077026">
          <w:rPr>
            <w:webHidden/>
          </w:rPr>
          <w:instrText xml:space="preserve"> PAGEREF _Toc54973582 \h </w:instrText>
        </w:r>
        <w:r w:rsidR="00077026">
          <w:rPr>
            <w:webHidden/>
          </w:rPr>
        </w:r>
        <w:r w:rsidR="00077026">
          <w:rPr>
            <w:webHidden/>
          </w:rPr>
          <w:fldChar w:fldCharType="separate"/>
        </w:r>
        <w:r w:rsidR="00077026">
          <w:rPr>
            <w:webHidden/>
          </w:rPr>
          <w:t>65</w:t>
        </w:r>
        <w:r w:rsidR="00077026">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490C4D">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18ED126E" w14:textId="6850D7FB" w:rsidR="00FF35D0"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007937" w:history="1">
        <w:r w:rsidRPr="00E73499">
          <w:rPr>
            <w:rStyle w:val="Hyperlink"/>
          </w:rPr>
          <w:t>Tabela 1 Matrix confusão do usuário spotify:user:4i3jdhv6vubcjdpwsn38iv8u4 (próprio, 2020)</w:t>
        </w:r>
        <w:r>
          <w:rPr>
            <w:webHidden/>
          </w:rPr>
          <w:tab/>
        </w:r>
        <w:r>
          <w:rPr>
            <w:webHidden/>
          </w:rPr>
          <w:fldChar w:fldCharType="begin"/>
        </w:r>
        <w:r>
          <w:rPr>
            <w:webHidden/>
          </w:rPr>
          <w:instrText xml:space="preserve"> PAGEREF _Toc55007937 \h </w:instrText>
        </w:r>
        <w:r>
          <w:rPr>
            <w:webHidden/>
          </w:rPr>
        </w:r>
        <w:r>
          <w:rPr>
            <w:webHidden/>
          </w:rPr>
          <w:fldChar w:fldCharType="separate"/>
        </w:r>
        <w:r>
          <w:rPr>
            <w:webHidden/>
          </w:rPr>
          <w:t>67</w:t>
        </w:r>
        <w:r>
          <w:rPr>
            <w:webHidden/>
          </w:rPr>
          <w:fldChar w:fldCharType="end"/>
        </w:r>
      </w:hyperlink>
    </w:p>
    <w:p w14:paraId="6F58CBEC" w14:textId="59E8D53C"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490C4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490C4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490C4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490C4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490C4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490C4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490C4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931536"/>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931537"/>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931538"/>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931539"/>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931540"/>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972812">
      <w:pPr>
        <w:pStyle w:val="Ttulo2"/>
      </w:pPr>
      <w:bookmarkStart w:id="16" w:name="_Toc54931541"/>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931542"/>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931543"/>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931544"/>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bookmarkStart w:id="41" w:name="_Toc54931545"/>
      <w:r w:rsidRPr="008739F4">
        <w:lastRenderedPageBreak/>
        <w:t>COLETA DO CONTEXTO DOS USUARIOS</w:t>
      </w:r>
      <w:bookmarkEnd w:id="41"/>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2" w:name="_Toc54931546"/>
      <w:r>
        <w:t>Contexto</w:t>
      </w:r>
      <w:bookmarkEnd w:id="4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3"/>
      <w:r>
        <w:t>O</w:t>
      </w:r>
      <w:r w:rsidR="00B54E54">
        <w:t xml:space="preserve"> c</w:t>
      </w:r>
      <w:r w:rsidR="00B54E54" w:rsidRPr="00B54E54">
        <w:t>onjunto de circunstâncias inter-relacionadas de cuja tessitura se depreende determinado fato ou situação; circunstância(s), conjuntura, situação.</w:t>
      </w:r>
      <w:commentRangeEnd w:id="43"/>
      <w:r w:rsidR="00272F79">
        <w:rPr>
          <w:rStyle w:val="Refdecomentrio"/>
          <w:iCs/>
          <w:color w:val="000000"/>
        </w:rPr>
        <w:commentReference w:id="43"/>
      </w:r>
    </w:p>
    <w:p w14:paraId="5331FD33" w14:textId="5D9146AD" w:rsidR="00642AD9" w:rsidRDefault="00642AD9" w:rsidP="00972812">
      <w:r>
        <w:tab/>
      </w:r>
      <w:commentRangeStart w:id="44"/>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4"/>
      <w:r w:rsidR="00272F79">
        <w:rPr>
          <w:rStyle w:val="Refdecomentrio"/>
        </w:rPr>
        <w:commentReference w:id="4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5" w:name="_Ref42447869"/>
      <w:bookmarkStart w:id="46"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5"/>
      <w:r>
        <w:t xml:space="preserve"> Apresentação dos contextos utilizados no trabalho </w:t>
      </w:r>
      <w:r w:rsidRPr="00353DD1">
        <w:t>(próprio, 2020)</w:t>
      </w:r>
      <w:bookmarkEnd w:id="46"/>
    </w:p>
    <w:p w14:paraId="2B059024" w14:textId="0AFD9A10" w:rsidR="008849DE" w:rsidRDefault="008849DE" w:rsidP="00972812">
      <w:pPr>
        <w:pStyle w:val="Ttulo3"/>
      </w:pPr>
      <w:bookmarkStart w:id="47" w:name="_Ref48855940"/>
      <w:bookmarkStart w:id="48" w:name="_Toc54931547"/>
      <w:r w:rsidRPr="008849DE">
        <w:t>O que é o contexto comportamental?</w:t>
      </w:r>
      <w:bookmarkEnd w:id="47"/>
      <w:bookmarkEnd w:id="48"/>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9"/>
      <w:r w:rsidRPr="00A5596A">
        <w:t>Qualquer ação ou reação do organismo ou parte dele</w:t>
      </w:r>
      <w:r w:rsidR="008264A2">
        <w:t>.</w:t>
      </w:r>
      <w:commentRangeEnd w:id="49"/>
      <w:r w:rsidR="00272F79">
        <w:rPr>
          <w:rStyle w:val="Refdecomentrio"/>
          <w:iCs/>
          <w:color w:val="000000"/>
        </w:rPr>
        <w:commentReference w:id="49"/>
      </w:r>
    </w:p>
    <w:p w14:paraId="60D04307" w14:textId="1AC6DFAB" w:rsidR="00A5596A" w:rsidRPr="00A5596A" w:rsidRDefault="00514193" w:rsidP="00972812">
      <w:r>
        <w:tab/>
      </w:r>
      <w:r w:rsidR="00272F79">
        <w:t>A partir da definição de contexto, f</w:t>
      </w:r>
      <w:r>
        <w:t xml:space="preserve">oi realizado </w:t>
      </w:r>
      <w:commentRangeStart w:id="50"/>
      <w:r>
        <w:t xml:space="preserve">um </w:t>
      </w:r>
      <w:r w:rsidR="005B7378">
        <w:t xml:space="preserve">levantamento </w:t>
      </w:r>
      <w:commentRangeEnd w:id="50"/>
      <w:r w:rsidR="00CF5FC9">
        <w:rPr>
          <w:rStyle w:val="Refdecomentrio"/>
        </w:rPr>
        <w:commentReference w:id="50"/>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1"/>
      <w:r w:rsidR="00E2722E">
        <w:t xml:space="preserve">as </w:t>
      </w:r>
      <w:commentRangeEnd w:id="51"/>
      <w:r w:rsidR="00CF5FC9">
        <w:rPr>
          <w:rStyle w:val="Refdecomentrio"/>
        </w:rPr>
        <w:commentReference w:id="51"/>
      </w:r>
      <w:commentRangeStart w:id="52"/>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2"/>
      <w:r w:rsidR="00CF5FC9">
        <w:rPr>
          <w:rStyle w:val="Refdecomentrio"/>
        </w:rPr>
        <w:commentReference w:id="52"/>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3" w:name="_Toc54931548"/>
      <w:r w:rsidRPr="008849DE">
        <w:t>O que é o contexto</w:t>
      </w:r>
      <w:r w:rsidR="00CF5FC9">
        <w:t xml:space="preserve"> de</w:t>
      </w:r>
      <w:r w:rsidRPr="008849DE">
        <w:t xml:space="preserve"> ambiente?</w:t>
      </w:r>
      <w:bookmarkEnd w:id="53"/>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4"/>
      <w:r w:rsidRPr="00CF31B0">
        <w:t>Conjunto de condições físicas, biológicas e químicas que rodeiam os seres vivos e as coisas</w:t>
      </w:r>
      <w:r w:rsidR="008264A2">
        <w:t>.</w:t>
      </w:r>
      <w:commentRangeEnd w:id="54"/>
      <w:r w:rsidR="00CF5FC9">
        <w:rPr>
          <w:rStyle w:val="Refdecomentrio"/>
          <w:iCs/>
          <w:color w:val="000000"/>
        </w:rPr>
        <w:commentReference w:id="54"/>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5"/>
      <w:r w:rsidR="00246A57">
        <w:t xml:space="preserve"> 3 possíveis contextos</w:t>
      </w:r>
      <w:r w:rsidR="00907761">
        <w:t xml:space="preserve"> de ambiente</w:t>
      </w:r>
      <w:r w:rsidR="00246A57">
        <w:t xml:space="preserve"> </w:t>
      </w:r>
      <w:commentRangeEnd w:id="55"/>
      <w:r w:rsidR="00CF5FC9">
        <w:rPr>
          <w:rStyle w:val="Refdecomentrio"/>
        </w:rPr>
        <w:commentReference w:id="55"/>
      </w:r>
      <w:r w:rsidR="00246A57">
        <w:t xml:space="preserve">que podem </w:t>
      </w:r>
      <w:commentRangeStart w:id="56"/>
      <w:r w:rsidR="00246A57">
        <w:t xml:space="preserve">ser </w:t>
      </w:r>
      <w:commentRangeEnd w:id="56"/>
      <w:r w:rsidR="00CF5FC9">
        <w:rPr>
          <w:rStyle w:val="Refdecomentrio"/>
        </w:rPr>
        <w:commentReference w:id="56"/>
      </w:r>
      <w:r w:rsidR="00246A57">
        <w:t>representados na aplicação, que são:</w:t>
      </w:r>
      <w:commentRangeStart w:id="57"/>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7"/>
      <w:r w:rsidR="00CF5FC9">
        <w:rPr>
          <w:rStyle w:val="Refdecomentrio"/>
        </w:rPr>
        <w:commentReference w:id="57"/>
      </w:r>
    </w:p>
    <w:p w14:paraId="550D217F" w14:textId="64634ED6" w:rsidR="008849DE" w:rsidRDefault="008849DE" w:rsidP="00972812">
      <w:pPr>
        <w:pStyle w:val="Ttulo3"/>
      </w:pPr>
      <w:bookmarkStart w:id="58"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8"/>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9"/>
      <w:r w:rsidR="00EF1EAD">
        <w:t>implicitamente</w:t>
      </w:r>
      <w:commentRangeEnd w:id="59"/>
      <w:r w:rsidR="00CF5FC9">
        <w:rPr>
          <w:rStyle w:val="Refdecomentrio"/>
        </w:rPr>
        <w:commentReference w:id="59"/>
      </w:r>
      <w:r w:rsidR="008E1661">
        <w:t xml:space="preserve">, </w:t>
      </w:r>
      <w:r w:rsidR="00EF1EAD">
        <w:t xml:space="preserve">isso devido as limitações dos sensores e dados disponíveis na </w:t>
      </w:r>
      <w:commentRangeStart w:id="60"/>
      <w:r w:rsidR="00EF1EAD">
        <w:t xml:space="preserve">aplicação </w:t>
      </w:r>
      <w:commentRangeEnd w:id="60"/>
      <w:r w:rsidR="00CF5FC9">
        <w:rPr>
          <w:rStyle w:val="Refdecomentrio"/>
        </w:rPr>
        <w:lastRenderedPageBreak/>
        <w:commentReference w:id="60"/>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1"/>
      <w:commentRangeStart w:id="62"/>
      <w:r>
        <w:t>localização</w:t>
      </w:r>
      <w:commentRangeEnd w:id="61"/>
      <w:r w:rsidR="008264A2">
        <w:rPr>
          <w:rStyle w:val="Refdecomentrio"/>
        </w:rPr>
        <w:commentReference w:id="61"/>
      </w:r>
      <w:commentRangeEnd w:id="62"/>
      <w:r w:rsidR="001C6C9A">
        <w:rPr>
          <w:rStyle w:val="Refdecomentrio"/>
        </w:rPr>
        <w:commentReference w:id="62"/>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3" w:name="_Ref42462937"/>
      <w:bookmarkStart w:id="64" w:name="_Toc54931550"/>
      <w:r>
        <w:t>O que são a</w:t>
      </w:r>
      <w:r w:rsidR="00512D8C">
        <w:t xml:space="preserve">s ações do </w:t>
      </w:r>
      <w:r w:rsidR="006B1587">
        <w:t>usuário</w:t>
      </w:r>
      <w:r>
        <w:t>?</w:t>
      </w:r>
      <w:bookmarkEnd w:id="63"/>
      <w:bookmarkEnd w:id="64"/>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5"/>
      <w:commentRangeEnd w:id="65"/>
      <w:r w:rsidR="008264A2">
        <w:rPr>
          <w:rStyle w:val="Refdecomentrio"/>
        </w:rPr>
        <w:commentReference w:id="6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6" w:name="_Toc54931551"/>
      <w:r>
        <w:t>P</w:t>
      </w:r>
      <w:r w:rsidR="00726572">
        <w:t>esquisa com usuários sobre recomendação musical</w:t>
      </w:r>
      <w:bookmarkEnd w:id="66"/>
    </w:p>
    <w:p w14:paraId="303F21D0" w14:textId="05960F56" w:rsidR="006C7738" w:rsidRPr="006C7738" w:rsidRDefault="006C7738" w:rsidP="00972812">
      <w:r>
        <w:tab/>
      </w:r>
      <w:r w:rsidR="00F7313E">
        <w:t>Para validar o modelo de sistema de recomendação</w:t>
      </w:r>
      <w:r w:rsidR="00B2728C">
        <w:t xml:space="preserve"> </w:t>
      </w:r>
      <w:commentRangeStart w:id="67"/>
      <w:r w:rsidR="00B2728C">
        <w:t>foi</w:t>
      </w:r>
      <w:r w:rsidR="00F7313E">
        <w:t xml:space="preserve"> </w:t>
      </w:r>
      <w:r w:rsidR="00B2728C">
        <w:t xml:space="preserve">desenvolvida </w:t>
      </w:r>
      <w:commentRangeEnd w:id="67"/>
      <w:r w:rsidR="00B2728C">
        <w:rPr>
          <w:rStyle w:val="Refdecomentrio"/>
        </w:rPr>
        <w:commentReference w:id="67"/>
      </w:r>
      <w:r w:rsidR="00F7313E">
        <w:t xml:space="preserve">uma </w:t>
      </w:r>
      <w:commentRangeStart w:id="68"/>
      <w:commentRangeStart w:id="69"/>
      <w:r w:rsidR="00F7313E">
        <w:t>aplicação</w:t>
      </w:r>
      <w:commentRangeEnd w:id="68"/>
      <w:r w:rsidR="008264A2">
        <w:rPr>
          <w:rStyle w:val="Refdecomentrio"/>
        </w:rPr>
        <w:commentReference w:id="68"/>
      </w:r>
      <w:commentRangeEnd w:id="69"/>
      <w:r w:rsidR="001C6C9A">
        <w:rPr>
          <w:rStyle w:val="Refdecomentrio"/>
        </w:rPr>
        <w:commentReference w:id="6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70"/>
      <w:commentRangeStart w:id="71"/>
      <w:commentRangeStart w:id="72"/>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0"/>
      <w:commentRangeEnd w:id="71"/>
      <w:r w:rsidR="00B2728C">
        <w:rPr>
          <w:rStyle w:val="Refdecomentrio"/>
        </w:rPr>
        <w:commentReference w:id="70"/>
      </w:r>
      <w:r w:rsidR="00215D62">
        <w:rPr>
          <w:rStyle w:val="Refdecomentrio"/>
        </w:rPr>
        <w:commentReference w:id="71"/>
      </w:r>
      <w:commentRangeEnd w:id="72"/>
      <w:r w:rsidR="005B39DC">
        <w:rPr>
          <w:rStyle w:val="Refdecomentrio"/>
        </w:rPr>
        <w:commentReference w:id="72"/>
      </w:r>
    </w:p>
    <w:p w14:paraId="232A08C4" w14:textId="4C02BF55" w:rsidR="002638C0" w:rsidRDefault="007649CF" w:rsidP="00972812">
      <w:pPr>
        <w:pStyle w:val="Legenda"/>
      </w:pPr>
      <w:bookmarkStart w:id="73" w:name="_Ref42452795"/>
      <w:bookmarkStart w:id="74"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3"/>
      <w:r>
        <w:t xml:space="preserve"> Etapas do desenvolvimento</w:t>
      </w:r>
      <w:r>
        <w:rPr>
          <w:noProof/>
        </w:rPr>
        <w:t xml:space="preserve"> do sistema de recomendação musical</w:t>
      </w:r>
      <w:r>
        <w:t xml:space="preserve"> </w:t>
      </w:r>
      <w:bookmarkStart w:id="75" w:name="_Hlk42442745"/>
      <w:r w:rsidRPr="00353DD1">
        <w:t>(próprio, 2020)</w:t>
      </w:r>
      <w:bookmarkEnd w:id="74"/>
      <w:bookmarkEnd w:id="75"/>
    </w:p>
    <w:p w14:paraId="24FD8A78" w14:textId="6C21E887" w:rsidR="00D902DF" w:rsidRDefault="00D902DF" w:rsidP="00972812">
      <w:commentRangeStart w:id="7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6"/>
      <w:r w:rsidR="00C00AE5">
        <w:rPr>
          <w:rStyle w:val="Refdecomentrio"/>
        </w:rPr>
        <w:commentReference w:id="76"/>
      </w:r>
    </w:p>
    <w:p w14:paraId="49CCDBDD" w14:textId="1EDB4FB6" w:rsidR="002D4647" w:rsidRDefault="002D4647" w:rsidP="00972812">
      <w:pPr>
        <w:pStyle w:val="Legenda"/>
      </w:pPr>
      <w:bookmarkStart w:id="77" w:name="_Ref48857312"/>
      <w:bookmarkStart w:id="78" w:name="_Toc54931577"/>
      <w:r>
        <w:t xml:space="preserve">Quadro </w:t>
      </w:r>
      <w:r w:rsidR="00490C4D">
        <w:fldChar w:fldCharType="begin"/>
      </w:r>
      <w:r w:rsidR="00490C4D">
        <w:instrText xml:space="preserve"> SEQ Quadro \* ARABIC </w:instrText>
      </w:r>
      <w:r w:rsidR="00490C4D">
        <w:fldChar w:fldCharType="separate"/>
      </w:r>
      <w:r w:rsidR="00496F40">
        <w:rPr>
          <w:noProof/>
        </w:rPr>
        <w:t>2</w:t>
      </w:r>
      <w:r w:rsidR="00490C4D">
        <w:rPr>
          <w:noProof/>
        </w:rPr>
        <w:fldChar w:fldCharType="end"/>
      </w:r>
      <w:bookmarkEnd w:id="7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8"/>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23395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9" w:name="_Toc54931552"/>
      <w:r>
        <w:t>Pré-teste</w:t>
      </w:r>
      <w:r w:rsidR="00DB0C61">
        <w:t xml:space="preserve"> do questionário</w:t>
      </w:r>
      <w:bookmarkEnd w:id="79"/>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80" w:name="_Toc54931553"/>
      <w:r>
        <w:t xml:space="preserve">Resultados do </w:t>
      </w:r>
      <w:r w:rsidR="00123767">
        <w:t>questionário</w:t>
      </w:r>
      <w:bookmarkEnd w:id="80"/>
    </w:p>
    <w:p w14:paraId="3715E4DD" w14:textId="672F3D08" w:rsidR="005859BD" w:rsidRDefault="005859BD" w:rsidP="00972812">
      <w:r>
        <w:tab/>
      </w:r>
      <w:commentRangeStart w:id="81"/>
      <w:r>
        <w:t xml:space="preserve">Com um alcance maior do que 1000 pessoas, sendo 800 funcionários da CWI que possuem acesso ao Slack, 200 pessoas alcançadas através do Instagram e demais divulgações que tiveram, </w:t>
      </w:r>
      <w:commentRangeEnd w:id="81"/>
      <w:r>
        <w:rPr>
          <w:rStyle w:val="Refdecomentrio"/>
        </w:rPr>
        <w:commentReference w:id="81"/>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2"/>
      <w:commentRangeEnd w:id="82"/>
      <w:r>
        <w:rPr>
          <w:rStyle w:val="Refdecomentrio"/>
        </w:rPr>
        <w:commentReference w:id="82"/>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3"/>
      <w:r>
        <w:t xml:space="preserve">de </w:t>
      </w:r>
      <w:r w:rsidR="00EF0264">
        <w:t>recomendação</w:t>
      </w:r>
      <w:r>
        <w:t xml:space="preserve"> musical</w:t>
      </w:r>
      <w:commentRangeEnd w:id="83"/>
      <w:r w:rsidR="00F372BC">
        <w:rPr>
          <w:rStyle w:val="Refdecomentrio"/>
        </w:rPr>
        <w:commentReference w:id="83"/>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4"/>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4"/>
      <w:r w:rsidR="00726572">
        <w:rPr>
          <w:rStyle w:val="Refdecomentrio"/>
        </w:rPr>
        <w:commentReference w:id="84"/>
      </w:r>
    </w:p>
    <w:p w14:paraId="4C4127A1" w14:textId="10ECB9D6" w:rsidR="00C076B3" w:rsidRDefault="00C076B3" w:rsidP="00972812">
      <w:pPr>
        <w:pStyle w:val="Ttulo2"/>
      </w:pPr>
      <w:bookmarkStart w:id="85" w:name="_Toc54931554"/>
      <w:r>
        <w:t>Desenvolvimento Do plugin</w:t>
      </w:r>
      <w:bookmarkEnd w:id="85"/>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6" w:name="_Ref54973492"/>
      <w:bookmarkStart w:id="87" w:name="_Toc54973567"/>
      <w:r>
        <w:t xml:space="preserve">Figura </w:t>
      </w:r>
      <w:r w:rsidR="00490C4D">
        <w:fldChar w:fldCharType="begin"/>
      </w:r>
      <w:r w:rsidR="00490C4D">
        <w:instrText xml:space="preserve"> SEQ Figura \* ARABIC </w:instrText>
      </w:r>
      <w:r w:rsidR="00490C4D">
        <w:fldChar w:fldCharType="separate"/>
      </w:r>
      <w:r w:rsidR="00772326">
        <w:rPr>
          <w:noProof/>
        </w:rPr>
        <w:t>10</w:t>
      </w:r>
      <w:r w:rsidR="00490C4D">
        <w:rPr>
          <w:noProof/>
        </w:rPr>
        <w:fldChar w:fldCharType="end"/>
      </w:r>
      <w:bookmarkEnd w:id="86"/>
      <w:r>
        <w:t xml:space="preserve"> Tela </w:t>
      </w:r>
      <w:r w:rsidR="002C4866">
        <w:t>introdutória</w:t>
      </w:r>
      <w:r>
        <w:t xml:space="preserve"> da aplicação </w:t>
      </w:r>
      <w:r w:rsidRPr="00B61F3A">
        <w:t>(próprio, 2020)</w:t>
      </w:r>
      <w:bookmarkEnd w:id="87"/>
    </w:p>
    <w:p w14:paraId="312FD9DB" w14:textId="7C548FCE" w:rsidR="0041211D" w:rsidRPr="0041211D" w:rsidRDefault="0041211D" w:rsidP="00972812">
      <w:pPr>
        <w:pStyle w:val="Ttulo3"/>
      </w:pPr>
      <w:bookmarkStart w:id="88" w:name="_Toc54931555"/>
      <w:r>
        <w:t>Telas da aplicação</w:t>
      </w:r>
      <w:bookmarkEnd w:id="88"/>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9" w:name="_Ref54973486"/>
      <w:bookmarkStart w:id="90" w:name="_Toc54973568"/>
      <w:r>
        <w:t xml:space="preserve">Figura </w:t>
      </w:r>
      <w:r w:rsidR="00490C4D">
        <w:fldChar w:fldCharType="begin"/>
      </w:r>
      <w:r w:rsidR="00490C4D">
        <w:instrText xml:space="preserve"> SEQ Figura \* ARABIC </w:instrText>
      </w:r>
      <w:r w:rsidR="00490C4D">
        <w:fldChar w:fldCharType="separate"/>
      </w:r>
      <w:r w:rsidR="00772326">
        <w:rPr>
          <w:noProof/>
        </w:rPr>
        <w:t>11</w:t>
      </w:r>
      <w:r w:rsidR="00490C4D">
        <w:rPr>
          <w:noProof/>
        </w:rPr>
        <w:fldChar w:fldCharType="end"/>
      </w:r>
      <w:bookmarkEnd w:id="89"/>
      <w:r>
        <w:t xml:space="preserve"> Tela de login da aplicação </w:t>
      </w:r>
      <w:r w:rsidRPr="00286A2A">
        <w:t>(próprio, 2020)</w:t>
      </w:r>
      <w:bookmarkEnd w:id="90"/>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91" w:name="_Ref54973479"/>
      <w:bookmarkStart w:id="92" w:name="_Toc54973569"/>
      <w:r>
        <w:t xml:space="preserve">Figura </w:t>
      </w:r>
      <w:r w:rsidR="00490C4D">
        <w:fldChar w:fldCharType="begin"/>
      </w:r>
      <w:r w:rsidR="00490C4D">
        <w:instrText xml:space="preserve"> SEQ Figura \* ARABIC </w:instrText>
      </w:r>
      <w:r w:rsidR="00490C4D">
        <w:fldChar w:fldCharType="separate"/>
      </w:r>
      <w:r w:rsidR="00772326">
        <w:rPr>
          <w:noProof/>
        </w:rPr>
        <w:t>12</w:t>
      </w:r>
      <w:r w:rsidR="00490C4D">
        <w:rPr>
          <w:noProof/>
        </w:rPr>
        <w:fldChar w:fldCharType="end"/>
      </w:r>
      <w:bookmarkEnd w:id="91"/>
      <w:r>
        <w:t xml:space="preserve"> </w:t>
      </w:r>
      <w:r w:rsidR="00457D80">
        <w:t>T</w:t>
      </w:r>
      <w:r>
        <w:t xml:space="preserve">ela de preenchimento do contexto </w:t>
      </w:r>
      <w:r w:rsidRPr="006D6B7A">
        <w:t>(próprio, 2020)</w:t>
      </w:r>
      <w:bookmarkEnd w:id="92"/>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93" w:name="_Ref54973469"/>
      <w:bookmarkStart w:id="94" w:name="_Toc54973570"/>
      <w:r>
        <w:t xml:space="preserve">Figura </w:t>
      </w:r>
      <w:r w:rsidR="00490C4D">
        <w:fldChar w:fldCharType="begin"/>
      </w:r>
      <w:r w:rsidR="00490C4D">
        <w:instrText xml:space="preserve"> SEQ Figura \* ARABIC </w:instrText>
      </w:r>
      <w:r w:rsidR="00490C4D">
        <w:fldChar w:fldCharType="separate"/>
      </w:r>
      <w:r w:rsidR="00772326">
        <w:rPr>
          <w:noProof/>
        </w:rPr>
        <w:t>13</w:t>
      </w:r>
      <w:r w:rsidR="00490C4D">
        <w:rPr>
          <w:noProof/>
        </w:rPr>
        <w:fldChar w:fldCharType="end"/>
      </w:r>
      <w:bookmarkEnd w:id="93"/>
      <w:r>
        <w:t xml:space="preserve"> Tela da lista de dispositivos do Spotify</w:t>
      </w:r>
      <w:r>
        <w:rPr>
          <w:noProof/>
        </w:rPr>
        <w:t xml:space="preserve"> </w:t>
      </w:r>
      <w:r w:rsidRPr="00580B5B">
        <w:rPr>
          <w:noProof/>
        </w:rPr>
        <w:t>(próprio, 2020)</w:t>
      </w:r>
      <w:bookmarkEnd w:id="94"/>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5" w:name="_Ref54973458"/>
      <w:bookmarkStart w:id="96" w:name="_Toc54973571"/>
      <w:r>
        <w:t xml:space="preserve">Figura </w:t>
      </w:r>
      <w:r w:rsidR="00490C4D">
        <w:fldChar w:fldCharType="begin"/>
      </w:r>
      <w:r w:rsidR="00490C4D">
        <w:instrText xml:space="preserve"> SEQ Figura \* ARABIC </w:instrText>
      </w:r>
      <w:r w:rsidR="00490C4D">
        <w:fldChar w:fldCharType="separate"/>
      </w:r>
      <w:r w:rsidR="00772326">
        <w:rPr>
          <w:noProof/>
        </w:rPr>
        <w:t>14</w:t>
      </w:r>
      <w:r w:rsidR="00490C4D">
        <w:rPr>
          <w:noProof/>
        </w:rPr>
        <w:fldChar w:fldCharType="end"/>
      </w:r>
      <w:bookmarkEnd w:id="95"/>
      <w:r>
        <w:t xml:space="preserve"> </w:t>
      </w:r>
      <w:r w:rsidR="00F9036E">
        <w:t>T</w:t>
      </w:r>
      <w:r>
        <w:t xml:space="preserve">ela principal, a qual apresenta a música sendo reproduzida ao usuário </w:t>
      </w:r>
      <w:r w:rsidRPr="00A73EA3">
        <w:t>(próprio, 2020)</w:t>
      </w:r>
      <w:bookmarkEnd w:id="96"/>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7" w:name="_Ref54973404"/>
      <w:bookmarkStart w:id="98" w:name="_Toc54973572"/>
      <w:r>
        <w:t xml:space="preserve">Figura </w:t>
      </w:r>
      <w:r w:rsidR="00490C4D">
        <w:fldChar w:fldCharType="begin"/>
      </w:r>
      <w:r w:rsidR="00490C4D">
        <w:instrText xml:space="preserve"> SEQ Figura \* ARABIC </w:instrText>
      </w:r>
      <w:r w:rsidR="00490C4D">
        <w:fldChar w:fldCharType="separate"/>
      </w:r>
      <w:r w:rsidR="00772326">
        <w:rPr>
          <w:noProof/>
        </w:rPr>
        <w:t>15</w:t>
      </w:r>
      <w:r w:rsidR="00490C4D">
        <w:rPr>
          <w:noProof/>
        </w:rPr>
        <w:fldChar w:fldCharType="end"/>
      </w:r>
      <w:bookmarkEnd w:id="97"/>
      <w:r>
        <w:t xml:space="preserve"> Tela de busca de músicas que encaixem melhor no momento </w:t>
      </w:r>
      <w:r w:rsidRPr="00A73EA3">
        <w:t>(próprio, 2020)</w:t>
      </w:r>
      <w:bookmarkEnd w:id="98"/>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9" w:name="_Toc54931556"/>
      <w:r>
        <w:t>Tecnologias utilizadas no desenvolvimento</w:t>
      </w:r>
      <w:bookmarkEnd w:id="99"/>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972812">
      <w:pPr>
        <w:pStyle w:val="Ttulo2"/>
      </w:pPr>
      <w:bookmarkStart w:id="100" w:name="_Toc54931557"/>
      <w:r>
        <w:t>Distribuição d</w:t>
      </w:r>
      <w:r w:rsidR="00A94338">
        <w:t>a aplicação</w:t>
      </w:r>
      <w:r w:rsidR="00251F73">
        <w:t xml:space="preserve"> e coleta de dados</w:t>
      </w:r>
      <w:bookmarkEnd w:id="100"/>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101" w:name="_Toc54931558"/>
      <w:r>
        <w:t>Pré-teste</w:t>
      </w:r>
      <w:bookmarkEnd w:id="101"/>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102" w:name="_Toc54931559"/>
      <w:r>
        <w:t>Hospedagem</w:t>
      </w:r>
      <w:bookmarkEnd w:id="102"/>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00C6ECCB" w:rsidR="00360E5F" w:rsidRDefault="00360E5F" w:rsidP="00972812">
      <w:pPr>
        <w:pStyle w:val="Ttulo3"/>
      </w:pPr>
      <w:bookmarkStart w:id="103" w:name="_Toc54931560"/>
      <w:r>
        <w:t xml:space="preserve">Coleta do </w:t>
      </w:r>
      <w:proofErr w:type="spellStart"/>
      <w:r w:rsidR="000C1A86">
        <w:t>F</w:t>
      </w:r>
      <w:r>
        <w:t>irebase</w:t>
      </w:r>
      <w:bookmarkEnd w:id="103"/>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104" w:name="_Ref53931970"/>
      <w:bookmarkStart w:id="105" w:name="_Toc54973573"/>
      <w:r>
        <w:t xml:space="preserve">Figura </w:t>
      </w:r>
      <w:r w:rsidR="00490C4D">
        <w:fldChar w:fldCharType="begin"/>
      </w:r>
      <w:r w:rsidR="00490C4D">
        <w:instrText xml:space="preserve"> SEQ Figura \* ARABIC </w:instrText>
      </w:r>
      <w:r w:rsidR="00490C4D">
        <w:fldChar w:fldCharType="separate"/>
      </w:r>
      <w:r w:rsidR="00772326">
        <w:rPr>
          <w:noProof/>
        </w:rPr>
        <w:t>16</w:t>
      </w:r>
      <w:r w:rsidR="00490C4D">
        <w:rPr>
          <w:noProof/>
        </w:rPr>
        <w:fldChar w:fldCharType="end"/>
      </w:r>
      <w:bookmarkEnd w:id="104"/>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5"/>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106" w:name="_Toc54931561"/>
      <w:r w:rsidRPr="00DC433D">
        <w:lastRenderedPageBreak/>
        <w:t>SISTEMA LORS</w:t>
      </w:r>
      <w:bookmarkEnd w:id="106"/>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7" w:name="_Toc54931562"/>
      <w:r>
        <w:t>O Algoritmo KNN</w:t>
      </w:r>
      <w:bookmarkEnd w:id="107"/>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1492F264" w:rsidR="00B55A9C" w:rsidRDefault="00B55A9C" w:rsidP="00972812">
      <w:pPr>
        <w:pStyle w:val="Legenda"/>
        <w:rPr>
          <w:bCs/>
          <w:iCs/>
          <w:caps/>
          <w:snapToGrid w:val="0"/>
          <w:color w:val="000000"/>
          <w:spacing w:val="10"/>
          <w:kern w:val="28"/>
          <w:szCs w:val="20"/>
        </w:rPr>
      </w:pPr>
      <w:bookmarkStart w:id="108" w:name="_Ref52742150"/>
      <w:bookmarkStart w:id="109" w:name="_Toc54973574"/>
      <w:bookmarkStart w:id="110" w:name="_Ref52742133"/>
      <w:r>
        <w:t xml:space="preserve">Figura </w:t>
      </w:r>
      <w:r w:rsidR="00490C4D">
        <w:fldChar w:fldCharType="begin"/>
      </w:r>
      <w:r w:rsidR="00490C4D">
        <w:instrText xml:space="preserve"> SEQ Figura \* ARABIC </w:instrText>
      </w:r>
      <w:r w:rsidR="00490C4D">
        <w:fldChar w:fldCharType="separate"/>
      </w:r>
      <w:r w:rsidR="00772326">
        <w:rPr>
          <w:noProof/>
        </w:rPr>
        <w:t>17</w:t>
      </w:r>
      <w:r w:rsidR="00490C4D">
        <w:rPr>
          <w:noProof/>
        </w:rPr>
        <w:fldChar w:fldCharType="end"/>
      </w:r>
      <w:bookmarkEnd w:id="108"/>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9"/>
      <w:r w:rsidRPr="00DE3DAA">
        <w:rPr>
          <w:bCs/>
          <w:iCs/>
          <w:caps/>
          <w:snapToGrid w:val="0"/>
          <w:color w:val="000000"/>
          <w:spacing w:val="10"/>
          <w:kern w:val="28"/>
          <w:szCs w:val="20"/>
        </w:rPr>
        <w:fldChar w:fldCharType="end"/>
      </w:r>
      <w:bookmarkEnd w:id="110"/>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11" w:name="_Ref54920131"/>
      <w:bookmarkStart w:id="112" w:name="_Toc54931563"/>
      <w:r>
        <w:t>Preparação dos dados para o KNN</w:t>
      </w:r>
      <w:bookmarkEnd w:id="111"/>
      <w:bookmarkEnd w:id="112"/>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972812">
      <w:pPr>
        <w:pStyle w:val="Legenda"/>
      </w:pPr>
      <w:bookmarkStart w:id="113" w:name="_Toc54931578"/>
      <w:r>
        <w:t xml:space="preserve">Quadro </w:t>
      </w:r>
      <w:r w:rsidR="00490C4D">
        <w:fldChar w:fldCharType="begin"/>
      </w:r>
      <w:r w:rsidR="00490C4D">
        <w:instrText xml:space="preserve"> SEQ Quadro \* ARABIC </w:instrText>
      </w:r>
      <w:r w:rsidR="00490C4D">
        <w:fldChar w:fldCharType="separate"/>
      </w:r>
      <w:r w:rsidR="00496F40">
        <w:rPr>
          <w:noProof/>
        </w:rPr>
        <w:t>3</w:t>
      </w:r>
      <w:r w:rsidR="00490C4D">
        <w:rPr>
          <w:noProof/>
        </w:rPr>
        <w:fldChar w:fldCharType="end"/>
      </w:r>
      <w:r>
        <w:t xml:space="preserve"> Lista de ações possíveis nos eventos </w:t>
      </w:r>
      <w:r w:rsidRPr="00A73EA3">
        <w:t>(próprio, 2020)</w:t>
      </w:r>
      <w:bookmarkEnd w:id="11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03A2D2F3" w:rsidR="00044C36" w:rsidRPr="00F06399" w:rsidRDefault="00044C36" w:rsidP="00972812">
            <w:pPr>
              <w:rPr>
                <w:lang w:val="en-US"/>
              </w:rPr>
            </w:pPr>
            <w:r w:rsidRPr="00F06399">
              <w:rPr>
                <w:lang w:val="en-US"/>
              </w:rPr>
              <w:t>Action</w:t>
            </w:r>
          </w:p>
        </w:tc>
        <w:tc>
          <w:tcPr>
            <w:tcW w:w="2500" w:type="pct"/>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77777777" w:rsidR="00044C36" w:rsidRDefault="00044C36" w:rsidP="00972812">
            <w:pPr>
              <w:rPr>
                <w:lang w:val="en-US"/>
              </w:rPr>
            </w:pP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77777777" w:rsidR="00044C36" w:rsidRDefault="00044C36" w:rsidP="00972812">
            <w:pPr>
              <w:rPr>
                <w:lang w:val="en-US"/>
              </w:rPr>
            </w:pP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77777777" w:rsidR="00044C36" w:rsidRDefault="00044C36" w:rsidP="00972812">
            <w:pPr>
              <w:rPr>
                <w:lang w:val="en-US"/>
              </w:rPr>
            </w:pPr>
          </w:p>
        </w:tc>
      </w:tr>
      <w:tr w:rsidR="00044C36" w:rsidRPr="00233953"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77777777" w:rsidR="00044C36" w:rsidRDefault="00044C36" w:rsidP="00972812">
            <w:pPr>
              <w:rPr>
                <w:lang w:val="en-US"/>
              </w:rPr>
            </w:pP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77777777" w:rsidR="00044C36" w:rsidRDefault="00044C36" w:rsidP="00972812">
            <w:pPr>
              <w:rPr>
                <w:lang w:val="en-US"/>
              </w:rPr>
            </w:pP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77777777" w:rsidR="00044C36" w:rsidRDefault="00044C36" w:rsidP="00972812">
            <w:pPr>
              <w:rPr>
                <w:lang w:val="en-US"/>
              </w:rPr>
            </w:pP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77777777" w:rsidR="00044C36" w:rsidRDefault="00044C36" w:rsidP="00972812">
            <w:pPr>
              <w:rPr>
                <w:lang w:val="en-US"/>
              </w:rPr>
            </w:pP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7777777" w:rsidR="00044C36" w:rsidRDefault="00044C36" w:rsidP="00972812">
            <w:pPr>
              <w:rPr>
                <w:lang w:val="en-US"/>
              </w:rPr>
            </w:pP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77777777" w:rsidR="00044C36" w:rsidRDefault="00044C36" w:rsidP="00972812">
            <w:pPr>
              <w:rPr>
                <w:lang w:val="en-US"/>
              </w:rPr>
            </w:pP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77777777" w:rsidR="00044C36" w:rsidRDefault="00044C36" w:rsidP="00972812">
            <w:pPr>
              <w:rPr>
                <w:lang w:val="en-US"/>
              </w:rPr>
            </w:pP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7777777" w:rsidR="00044C36" w:rsidRDefault="00044C36" w:rsidP="00972812">
            <w:pPr>
              <w:rPr>
                <w:lang w:val="en-US"/>
              </w:rPr>
            </w:pP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77777777" w:rsidR="00044C36" w:rsidRDefault="00044C36" w:rsidP="00972812">
            <w:pPr>
              <w:rPr>
                <w:lang w:val="en-US"/>
              </w:rPr>
            </w:pP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77777777" w:rsidR="00044C36" w:rsidRDefault="00044C36" w:rsidP="00972812">
            <w:pPr>
              <w:rPr>
                <w:lang w:val="en-US"/>
              </w:rPr>
            </w:pP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77777777" w:rsidR="00044C36" w:rsidRDefault="00044C36" w:rsidP="00972812">
            <w:pPr>
              <w:rPr>
                <w:lang w:val="en-US"/>
              </w:rPr>
            </w:pP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14" w:name="_Ref54973329"/>
      <w:bookmarkStart w:id="115" w:name="_Toc54973575"/>
      <w:r>
        <w:t xml:space="preserve">Figura </w:t>
      </w:r>
      <w:r w:rsidR="00490C4D">
        <w:fldChar w:fldCharType="begin"/>
      </w:r>
      <w:r w:rsidR="00490C4D">
        <w:instrText xml:space="preserve"> SEQ Figura \* ARABIC </w:instrText>
      </w:r>
      <w:r w:rsidR="00490C4D">
        <w:fldChar w:fldCharType="separate"/>
      </w:r>
      <w:r w:rsidR="00772326">
        <w:rPr>
          <w:noProof/>
        </w:rPr>
        <w:t>18</w:t>
      </w:r>
      <w:r w:rsidR="00490C4D">
        <w:rPr>
          <w:noProof/>
        </w:rPr>
        <w:fldChar w:fldCharType="end"/>
      </w:r>
      <w:bookmarkEnd w:id="11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16" w:name="_Ref54973321"/>
      <w:bookmarkStart w:id="117" w:name="_Toc54973576"/>
      <w:r>
        <w:t xml:space="preserve">Figura </w:t>
      </w:r>
      <w:r w:rsidR="00490C4D">
        <w:fldChar w:fldCharType="begin"/>
      </w:r>
      <w:r w:rsidR="00490C4D">
        <w:instrText xml:space="preserve"> SEQ Figura \* ARABIC </w:instrText>
      </w:r>
      <w:r w:rsidR="00490C4D">
        <w:fldChar w:fldCharType="separate"/>
      </w:r>
      <w:r w:rsidR="00772326">
        <w:rPr>
          <w:noProof/>
        </w:rPr>
        <w:t>19</w:t>
      </w:r>
      <w:r w:rsidR="00490C4D">
        <w:rPr>
          <w:noProof/>
        </w:rPr>
        <w:fldChar w:fldCharType="end"/>
      </w:r>
      <w:bookmarkEnd w:id="116"/>
      <w:r>
        <w:t xml:space="preserve"> Representação dos eventos salvos no </w:t>
      </w:r>
      <w:proofErr w:type="spellStart"/>
      <w:r>
        <w:t>Firebase</w:t>
      </w:r>
      <w:proofErr w:type="spellEnd"/>
      <w:r w:rsidR="00180781">
        <w:t xml:space="preserve"> </w:t>
      </w:r>
      <w:r w:rsidR="00180781" w:rsidRPr="00A73EA3">
        <w:t>(próprio, 2020)</w:t>
      </w:r>
      <w:bookmarkEnd w:id="11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18" w:name="_Ref54973316"/>
      <w:bookmarkStart w:id="119" w:name="_Toc54973577"/>
      <w:r>
        <w:t xml:space="preserve">Figura </w:t>
      </w:r>
      <w:r w:rsidR="00490C4D">
        <w:fldChar w:fldCharType="begin"/>
      </w:r>
      <w:r w:rsidR="00490C4D">
        <w:instrText xml:space="preserve"> SEQ Figura \* ARABIC </w:instrText>
      </w:r>
      <w:r w:rsidR="00490C4D">
        <w:fldChar w:fldCharType="separate"/>
      </w:r>
      <w:r w:rsidR="00772326">
        <w:rPr>
          <w:noProof/>
        </w:rPr>
        <w:t>20</w:t>
      </w:r>
      <w:r w:rsidR="00490C4D">
        <w:rPr>
          <w:noProof/>
        </w:rPr>
        <w:fldChar w:fldCharType="end"/>
      </w:r>
      <w:bookmarkEnd w:id="11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20" w:name="_Ref54973306"/>
      <w:bookmarkStart w:id="121" w:name="_Toc54973578"/>
      <w:r>
        <w:t xml:space="preserve">Figura </w:t>
      </w:r>
      <w:r w:rsidR="00490C4D">
        <w:fldChar w:fldCharType="begin"/>
      </w:r>
      <w:r w:rsidR="00490C4D">
        <w:instrText xml:space="preserve"> SEQ Figura \* ARABIC </w:instrText>
      </w:r>
      <w:r w:rsidR="00490C4D">
        <w:fldChar w:fldCharType="separate"/>
      </w:r>
      <w:r w:rsidR="00772326">
        <w:rPr>
          <w:noProof/>
        </w:rPr>
        <w:t>21</w:t>
      </w:r>
      <w:r w:rsidR="00490C4D">
        <w:rPr>
          <w:noProof/>
        </w:rPr>
        <w:fldChar w:fldCharType="end"/>
      </w:r>
      <w:bookmarkEnd w:id="12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22" w:name="_Ref54973298"/>
      <w:bookmarkStart w:id="123" w:name="_Toc54973579"/>
      <w:r>
        <w:t xml:space="preserve">Figura </w:t>
      </w:r>
      <w:r w:rsidR="00490C4D">
        <w:fldChar w:fldCharType="begin"/>
      </w:r>
      <w:r w:rsidR="00490C4D">
        <w:instrText xml:space="preserve"> SEQ Figura \* ARABIC </w:instrText>
      </w:r>
      <w:r w:rsidR="00490C4D">
        <w:fldChar w:fldCharType="separate"/>
      </w:r>
      <w:r w:rsidR="00772326">
        <w:rPr>
          <w:noProof/>
        </w:rPr>
        <w:t>22</w:t>
      </w:r>
      <w:r w:rsidR="00490C4D">
        <w:rPr>
          <w:noProof/>
        </w:rPr>
        <w:fldChar w:fldCharType="end"/>
      </w:r>
      <w:bookmarkEnd w:id="12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3"/>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24" w:name="_Ref53955795"/>
      <w:bookmarkStart w:id="125" w:name="_Toc54973580"/>
      <w:r>
        <w:t xml:space="preserve">Figura </w:t>
      </w:r>
      <w:r w:rsidR="00490C4D">
        <w:fldChar w:fldCharType="begin"/>
      </w:r>
      <w:r w:rsidR="00490C4D">
        <w:instrText xml:space="preserve"> SEQ Figura \* ARABIC </w:instrText>
      </w:r>
      <w:r w:rsidR="00490C4D">
        <w:fldChar w:fldCharType="separate"/>
      </w:r>
      <w:r w:rsidR="00772326">
        <w:rPr>
          <w:noProof/>
        </w:rPr>
        <w:t>23</w:t>
      </w:r>
      <w:r w:rsidR="00490C4D">
        <w:rPr>
          <w:noProof/>
        </w:rPr>
        <w:fldChar w:fldCharType="end"/>
      </w:r>
      <w:bookmarkEnd w:id="124"/>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26" w:name="_Ref54908939"/>
      <w:bookmarkStart w:id="127" w:name="_Toc54931564"/>
      <w:r>
        <w:t>Testes com KNN</w:t>
      </w:r>
      <w:bookmarkEnd w:id="126"/>
      <w:bookmarkEnd w:id="12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bookmarkStart w:id="128" w:name="_Toc54931565"/>
      <w:r>
        <w:t>Taxonomia dos gêneros</w:t>
      </w:r>
      <w:bookmarkEnd w:id="12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29" w:name="_Toc54931566"/>
      <w:r>
        <w:t xml:space="preserve">Modelagem </w:t>
      </w:r>
      <w:r w:rsidR="00CC1095">
        <w:t xml:space="preserve">do </w:t>
      </w:r>
      <w:r>
        <w:t>sistema</w:t>
      </w:r>
      <w:r w:rsidR="00726572">
        <w:t xml:space="preserve"> </w:t>
      </w:r>
      <w:r w:rsidR="00AE024C">
        <w:rPr>
          <w:i/>
        </w:rPr>
        <w:t>LORS</w:t>
      </w:r>
      <w:bookmarkEnd w:id="12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30" w:name="_Ref54973275"/>
      <w:bookmarkStart w:id="131" w:name="_Toc54973581"/>
      <w:r>
        <w:t xml:space="preserve">Figura </w:t>
      </w:r>
      <w:r w:rsidR="00490C4D">
        <w:fldChar w:fldCharType="begin"/>
      </w:r>
      <w:r w:rsidR="00490C4D">
        <w:instrText xml:space="preserve"> SEQ Figura \* ARABIC </w:instrText>
      </w:r>
      <w:r w:rsidR="00490C4D">
        <w:fldChar w:fldCharType="separate"/>
      </w:r>
      <w:r w:rsidR="00772326">
        <w:rPr>
          <w:noProof/>
        </w:rPr>
        <w:t>24</w:t>
      </w:r>
      <w:r w:rsidR="00490C4D">
        <w:rPr>
          <w:noProof/>
        </w:rPr>
        <w:fldChar w:fldCharType="end"/>
      </w:r>
      <w:bookmarkEnd w:id="130"/>
      <w:r>
        <w:t xml:space="preserve"> Visão macro do sistema LORS </w:t>
      </w:r>
      <w:r w:rsidRPr="00A73EA3">
        <w:t>(próprio, 2020)</w:t>
      </w:r>
      <w:bookmarkEnd w:id="13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bookmarkStart w:id="132"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972812">
      <w:pPr>
        <w:pStyle w:val="Ttulo3"/>
      </w:pPr>
      <w:bookmarkStart w:id="133" w:name="_Ref54920174"/>
      <w:bookmarkStart w:id="134" w:name="_Toc54931568"/>
      <w:r>
        <w:t>Servidor</w:t>
      </w:r>
      <w:bookmarkEnd w:id="133"/>
      <w:bookmarkEnd w:id="13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bookmarkStart w:id="135" w:name="_Toc54931569"/>
      <w:r>
        <w:t>Hospedagem</w:t>
      </w:r>
      <w:bookmarkEnd w:id="13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98B2F20" w:rsidR="00920CB8" w:rsidRDefault="00920CB8" w:rsidP="00972812">
      <w:pPr>
        <w:pStyle w:val="Ttulo3"/>
      </w:pPr>
      <w:bookmarkStart w:id="136" w:name="_Toc54931570"/>
      <w:r>
        <w:t>Recomendação</w:t>
      </w:r>
      <w:bookmarkEnd w:id="13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37" w:name="_Ref54920412"/>
      <w:bookmarkStart w:id="138" w:name="_Toc54931579"/>
      <w:r>
        <w:t xml:space="preserve">Quadro </w:t>
      </w:r>
      <w:r w:rsidR="00490C4D">
        <w:fldChar w:fldCharType="begin"/>
      </w:r>
      <w:r w:rsidR="00490C4D">
        <w:instrText xml:space="preserve"> SEQ Quadro \* ARABIC </w:instrText>
      </w:r>
      <w:r w:rsidR="00490C4D">
        <w:fldChar w:fldCharType="separate"/>
      </w:r>
      <w:r>
        <w:rPr>
          <w:noProof/>
        </w:rPr>
        <w:t>4</w:t>
      </w:r>
      <w:r w:rsidR="00490C4D">
        <w:rPr>
          <w:noProof/>
        </w:rPr>
        <w:fldChar w:fldCharType="end"/>
      </w:r>
      <w:bookmarkEnd w:id="137"/>
      <w:r>
        <w:t xml:space="preserve"> Campos e seus respectivos valores utilizados</w:t>
      </w:r>
      <w:r>
        <w:rPr>
          <w:noProof/>
        </w:rPr>
        <w:t xml:space="preserve"> na recomendação</w:t>
      </w:r>
      <w:r w:rsidR="00772326">
        <w:rPr>
          <w:noProof/>
        </w:rPr>
        <w:t xml:space="preserve"> </w:t>
      </w:r>
      <w:r w:rsidR="00772326" w:rsidRPr="00A73EA3">
        <w:t>(próprio, 2020)</w:t>
      </w:r>
      <w:bookmarkEnd w:id="13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bookmarkStart w:id="139" w:name="_Toc54931571"/>
      <w:r>
        <w:t>Resultado da recomendação</w:t>
      </w:r>
      <w:r w:rsidR="00E162DC">
        <w:t xml:space="preserve"> (integração app)</w:t>
      </w:r>
      <w:bookmarkEnd w:id="13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bookmarkStart w:id="140" w:name="_Ref54973248"/>
      <w:bookmarkStart w:id="141" w:name="_Toc54973582"/>
      <w:r>
        <w:t xml:space="preserve">Figura </w:t>
      </w:r>
      <w:r w:rsidR="00490C4D">
        <w:fldChar w:fldCharType="begin"/>
      </w:r>
      <w:r w:rsidR="00490C4D">
        <w:instrText xml:space="preserve"> SEQ Figura \* ARABIC </w:instrText>
      </w:r>
      <w:r w:rsidR="00490C4D">
        <w:fldChar w:fldCharType="separate"/>
      </w:r>
      <w:r>
        <w:rPr>
          <w:noProof/>
        </w:rPr>
        <w:t>25</w:t>
      </w:r>
      <w:r w:rsidR="00490C4D">
        <w:rPr>
          <w:noProof/>
        </w:rPr>
        <w:fldChar w:fldCharType="end"/>
      </w:r>
      <w:bookmarkEnd w:id="140"/>
      <w:r>
        <w:t xml:space="preserve"> Tela de recomendações </w:t>
      </w:r>
      <w:r w:rsidRPr="00A73EA3">
        <w:t>(próprio, 2020)</w:t>
      </w:r>
      <w:bookmarkEnd w:id="14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5F9872DB" w:rsidR="002F06E8" w:rsidRDefault="002F06E8" w:rsidP="00972812">
      <w:pPr>
        <w:pStyle w:val="Ttulo3"/>
      </w:pPr>
      <w:bookmarkStart w:id="142" w:name="_Toc54931572"/>
      <w:r>
        <w:t>Resultados do experimento</w:t>
      </w:r>
      <w:bookmarkEnd w:id="142"/>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1821F59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230E15DC" w:rsidR="00205C38" w:rsidRDefault="00205C38">
      <w:pPr>
        <w:pStyle w:val="Legenda"/>
      </w:pPr>
      <w:bookmarkStart w:id="143" w:name="_Ref55013755"/>
      <w:r>
        <w:t xml:space="preserve">Tabela </w:t>
      </w:r>
      <w:r w:rsidR="00490C4D">
        <w:fldChar w:fldCharType="begin"/>
      </w:r>
      <w:r w:rsidR="00490C4D">
        <w:instrText xml:space="preserve"> SEQ Tabela \* ARABIC </w:instrText>
      </w:r>
      <w:r w:rsidR="00490C4D">
        <w:fldChar w:fldCharType="separate"/>
      </w:r>
      <w:r>
        <w:rPr>
          <w:noProof/>
        </w:rPr>
        <w:t>1</w:t>
      </w:r>
      <w:r w:rsidR="00490C4D">
        <w:rPr>
          <w:noProof/>
        </w:rPr>
        <w:fldChar w:fldCharType="end"/>
      </w:r>
      <w:bookmarkEnd w:id="143"/>
      <w:r>
        <w:t xml:space="preserve"> relação dos </w:t>
      </w:r>
      <w:r w:rsidR="00CC3975">
        <w:t>gêneros</w:t>
      </w:r>
      <w:r>
        <w:t xml:space="preserve"> e a classe utilizada no KNN </w:t>
      </w:r>
      <w:r w:rsidRPr="00205C38">
        <w:t>(próprio, 2020)</w:t>
      </w:r>
    </w:p>
    <w:p w14:paraId="2ED6BFD8" w14:textId="0DBBF60A" w:rsidR="00267E26" w:rsidRDefault="00F60D41" w:rsidP="00380B46">
      <w:r>
        <w:t xml:space="preserve"> </w:t>
      </w:r>
      <w:r w:rsidR="00267E26">
        <w:tab/>
      </w:r>
      <w:r w:rsidR="00267E26" w:rsidRPr="00267E26">
        <w:t xml:space="preserve">A matriz de confusão do usuário utilizado nos testes foi disponibilizada na </w:t>
      </w:r>
      <w:r w:rsidR="00BD49FF">
        <w:fldChar w:fldCharType="begin"/>
      </w:r>
      <w:r w:rsidR="00BD49FF">
        <w:instrText xml:space="preserve"> REF _Ref55013706 \h </w:instrText>
      </w:r>
      <w:r w:rsidR="00BD49FF">
        <w:fldChar w:fldCharType="separate"/>
      </w:r>
      <w:r w:rsidR="00BD49FF">
        <w:t xml:space="preserve">Tabela </w:t>
      </w:r>
      <w:r w:rsidR="00BD49FF">
        <w:rPr>
          <w:noProof/>
        </w:rPr>
        <w:t>2</w:t>
      </w:r>
      <w:r w:rsidR="00BD49FF">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3395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44" w:name="_Ref55011605"/>
            <w:bookmarkStart w:id="145" w:name="_Toc55007937"/>
            <w:bookmarkStart w:id="146"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3395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0B26D7B2" w:rsidR="004E0FBD" w:rsidRDefault="00F15A2C" w:rsidP="00F15A2C">
      <w:pPr>
        <w:pStyle w:val="Legenda"/>
      </w:pPr>
      <w:bookmarkStart w:id="147" w:name="_Ref55013706"/>
      <w:r>
        <w:t xml:space="preserve">Tabela </w:t>
      </w:r>
      <w:r w:rsidR="00490C4D">
        <w:fldChar w:fldCharType="begin"/>
      </w:r>
      <w:r w:rsidR="00490C4D">
        <w:instrText xml:space="preserve"> SEQ Tabela \* ARABIC </w:instrText>
      </w:r>
      <w:r w:rsidR="00490C4D">
        <w:fldChar w:fldCharType="separate"/>
      </w:r>
      <w:r w:rsidR="00205C38">
        <w:rPr>
          <w:noProof/>
        </w:rPr>
        <w:t>2</w:t>
      </w:r>
      <w:r w:rsidR="00490C4D">
        <w:rPr>
          <w:noProof/>
        </w:rPr>
        <w:fldChar w:fldCharType="end"/>
      </w:r>
      <w:bookmarkEnd w:id="144"/>
      <w:bookmarkEnd w:id="147"/>
      <w:r>
        <w:t xml:space="preserve"> Matrix confusão do usuário </w:t>
      </w:r>
      <w:r w:rsidRPr="00251B57">
        <w:t>spotify:user:4i3jdhv6vubcjdpwsn38iv8u4</w:t>
      </w:r>
      <w:r w:rsidR="0006553D">
        <w:t xml:space="preserve"> </w:t>
      </w:r>
      <w:bookmarkStart w:id="148" w:name="_Hlk55013242"/>
      <w:r w:rsidR="0006553D" w:rsidRPr="0006553D">
        <w:t>(próprio, 2020)</w:t>
      </w:r>
      <w:bookmarkEnd w:id="145"/>
      <w:bookmarkEnd w:id="146"/>
      <w:bookmarkEnd w:id="148"/>
    </w:p>
    <w:p w14:paraId="29875599" w14:textId="7B08A0AB" w:rsidR="008F2AE9" w:rsidRPr="006C1E7D" w:rsidRDefault="008F2AE9" w:rsidP="00972812">
      <w:pPr>
        <w:pStyle w:val="Ttulo1"/>
      </w:pPr>
      <w:bookmarkStart w:id="149" w:name="_Toc54931573"/>
      <w:r w:rsidRPr="006C1E7D">
        <w:lastRenderedPageBreak/>
        <w:t>CONCLUSÃO</w:t>
      </w:r>
      <w:bookmarkEnd w:id="149"/>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603D4AA3" w:rsidR="007468ED" w:rsidRDefault="0066283C" w:rsidP="007468ED">
      <w:pPr>
        <w:pStyle w:val="Ttulo2"/>
      </w:pPr>
      <w:bookmarkStart w:id="150" w:name="_Toc54931574"/>
      <w:r>
        <w:t>Trabalhos futuros</w:t>
      </w:r>
      <w:bookmarkEnd w:id="150"/>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63614396" w:rsidR="00ED5086" w:rsidRDefault="00ED5086" w:rsidP="00EC7695">
      <w:pPr>
        <w:pStyle w:val="Listas1"/>
      </w:pPr>
      <w:r>
        <w:t xml:space="preserve">Realizar perguntas sobre gêneros, músicas e artistas para auxiliar no </w:t>
      </w:r>
      <w:proofErr w:type="spellStart"/>
      <w:r>
        <w:t>Cold</w:t>
      </w:r>
      <w:proofErr w:type="spellEnd"/>
      <w:r>
        <w:t xml:space="preserve"> Start do KNN</w:t>
      </w:r>
    </w:p>
    <w:p w14:paraId="697F3C69" w14:textId="41DE0731" w:rsidR="008F2AE9" w:rsidRPr="00310EA6" w:rsidRDefault="008F2AE9" w:rsidP="00972812">
      <w:pPr>
        <w:pStyle w:val="Ttulo1-semnumerao"/>
      </w:pPr>
      <w:bookmarkStart w:id="151" w:name="_Toc54931575"/>
      <w:commentRangeStart w:id="152"/>
      <w:commentRangeStart w:id="153"/>
      <w:r w:rsidRPr="00310EA6">
        <w:lastRenderedPageBreak/>
        <w:t>Referências Bibliográficas</w:t>
      </w:r>
      <w:commentRangeEnd w:id="152"/>
      <w:r w:rsidR="009518DB">
        <w:rPr>
          <w:rStyle w:val="Refdecomentrio"/>
          <w:b w:val="0"/>
          <w:caps w:val="0"/>
          <w:snapToGrid/>
          <w:spacing w:val="0"/>
          <w:kern w:val="0"/>
        </w:rPr>
        <w:commentReference w:id="152"/>
      </w:r>
      <w:commentRangeEnd w:id="153"/>
      <w:r w:rsidR="005A74E7">
        <w:rPr>
          <w:rStyle w:val="Refdecomentrio"/>
          <w:b w:val="0"/>
          <w:caps w:val="0"/>
          <w:snapToGrid/>
          <w:spacing w:val="0"/>
          <w:kern w:val="0"/>
        </w:rPr>
        <w:commentReference w:id="153"/>
      </w:r>
      <w:bookmarkEnd w:id="151"/>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2864A8" w:rsidRDefault="002864A8"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2864A8" w:rsidRDefault="002864A8"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2864A8" w:rsidRDefault="002864A8"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2864A8" w:rsidRDefault="002864A8"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2864A8" w:rsidRDefault="002864A8"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2864A8" w:rsidRDefault="002864A8"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2864A8" w:rsidRDefault="002864A8" w:rsidP="00972812">
      <w:pPr>
        <w:pStyle w:val="Textodecomentrio"/>
      </w:pPr>
      <w:r>
        <w:rPr>
          <w:rStyle w:val="Refdecomentrio"/>
        </w:rPr>
        <w:annotationRef/>
      </w:r>
      <w:r>
        <w:rPr>
          <w:noProof/>
        </w:rPr>
        <w:t>Revisar o texto, diz que foi feito um estudo, bla bla bla</w:t>
      </w:r>
    </w:p>
  </w:comment>
  <w:comment w:id="43" w:author="Juliano Varella De Carvalho" w:date="2020-08-15T15:05:00Z" w:initials="JVDC">
    <w:p w14:paraId="7408A155" w14:textId="0E1B7595" w:rsidR="002864A8" w:rsidRDefault="002864A8" w:rsidP="00972812">
      <w:pPr>
        <w:pStyle w:val="Textodecomentrio"/>
      </w:pPr>
      <w:r>
        <w:rPr>
          <w:rStyle w:val="Refdecomentrio"/>
        </w:rPr>
        <w:annotationRef/>
      </w:r>
      <w:r>
        <w:t>Rever essa formatação, não está de acordo com o padrão.</w:t>
      </w:r>
    </w:p>
  </w:comment>
  <w:comment w:id="44" w:author="Juliano Varella De Carvalho" w:date="2020-08-15T15:06:00Z" w:initials="JVDC">
    <w:p w14:paraId="4E7A90C5" w14:textId="36C37BC7" w:rsidR="002864A8" w:rsidRDefault="002864A8" w:rsidP="00972812">
      <w:pPr>
        <w:pStyle w:val="Textodecomentrio"/>
      </w:pPr>
      <w:r>
        <w:rPr>
          <w:rStyle w:val="Refdecomentrio"/>
        </w:rPr>
        <w:annotationRef/>
      </w:r>
      <w:r>
        <w:t>Colocar um conceito de Sistema de Recomendação baseado em uma referência do tema.</w:t>
      </w:r>
    </w:p>
  </w:comment>
  <w:comment w:id="49" w:author="Juliano Varella De Carvalho" w:date="2020-08-15T15:10:00Z" w:initials="JVDC">
    <w:p w14:paraId="26030F69" w14:textId="4CE4CCEF" w:rsidR="002864A8" w:rsidRDefault="002864A8" w:rsidP="00972812">
      <w:pPr>
        <w:pStyle w:val="Textodecomentrio"/>
      </w:pPr>
      <w:r>
        <w:rPr>
          <w:rStyle w:val="Refdecomentrio"/>
        </w:rPr>
        <w:annotationRef/>
      </w:r>
      <w:r>
        <w:t>Não está formatado adequadamente.</w:t>
      </w:r>
    </w:p>
  </w:comment>
  <w:comment w:id="50" w:author="Juliano Varella De Carvalho" w:date="2020-08-15T15:11:00Z" w:initials="JVDC">
    <w:p w14:paraId="672A7206" w14:textId="06B38E59" w:rsidR="002864A8" w:rsidRDefault="002864A8" w:rsidP="00972812">
      <w:pPr>
        <w:pStyle w:val="Textodecomentrio"/>
      </w:pPr>
      <w:r>
        <w:rPr>
          <w:rStyle w:val="Refdecomentrio"/>
        </w:rPr>
        <w:annotationRef/>
      </w:r>
      <w:r>
        <w:t xml:space="preserve">Esse estudo está baseado em </w:t>
      </w:r>
      <w:proofErr w:type="gramStart"/>
      <w:r>
        <w:t>quê ????</w:t>
      </w:r>
      <w:proofErr w:type="gramEnd"/>
    </w:p>
  </w:comment>
  <w:comment w:id="51" w:author="Juliano Varella De Carvalho" w:date="2020-08-15T15:18:00Z" w:initials="JVDC">
    <w:p w14:paraId="76D79E08" w14:textId="531FCE17" w:rsidR="002864A8" w:rsidRDefault="002864A8" w:rsidP="00972812">
      <w:pPr>
        <w:pStyle w:val="Textodecomentrio"/>
      </w:pPr>
      <w:r>
        <w:rPr>
          <w:rStyle w:val="Refdecomentrio"/>
        </w:rPr>
        <w:annotationRef/>
      </w:r>
      <w:r>
        <w:t xml:space="preserve">Por que há tanto espaço </w:t>
      </w:r>
      <w:proofErr w:type="gramStart"/>
      <w:r>
        <w:t>abaixo ???</w:t>
      </w:r>
      <w:proofErr w:type="gramEnd"/>
    </w:p>
  </w:comment>
  <w:comment w:id="52" w:author="Juliano Varella De Carvalho" w:date="2020-08-15T15:11:00Z" w:initials="JVDC">
    <w:p w14:paraId="699431A0" w14:textId="77FAAF77" w:rsidR="002864A8" w:rsidRDefault="002864A8" w:rsidP="00972812">
      <w:pPr>
        <w:pStyle w:val="Textodecomentrio"/>
      </w:pPr>
      <w:r>
        <w:rPr>
          <w:rStyle w:val="Refdecomentrio"/>
        </w:rPr>
        <w:annotationRef/>
      </w:r>
      <w:r>
        <w:t>Melhorar esse texto.</w:t>
      </w:r>
    </w:p>
  </w:comment>
  <w:comment w:id="54" w:author="Juliano Varella De Carvalho" w:date="2020-08-15T15:12:00Z" w:initials="JVDC">
    <w:p w14:paraId="5192D913" w14:textId="4D2CDC01" w:rsidR="002864A8" w:rsidRDefault="002864A8" w:rsidP="00972812">
      <w:pPr>
        <w:pStyle w:val="Textodecomentrio"/>
      </w:pPr>
      <w:r>
        <w:rPr>
          <w:rStyle w:val="Refdecomentrio"/>
        </w:rPr>
        <w:annotationRef/>
      </w:r>
      <w:r>
        <w:t>Não está formatado corretamente.</w:t>
      </w:r>
    </w:p>
  </w:comment>
  <w:comment w:id="55" w:author="Juliano Varella De Carvalho" w:date="2020-08-15T15:13:00Z" w:initials="JVDC">
    <w:p w14:paraId="0821AAB8" w14:textId="24448837" w:rsidR="002864A8" w:rsidRDefault="002864A8" w:rsidP="00972812">
      <w:pPr>
        <w:pStyle w:val="Textodecomentrio"/>
      </w:pPr>
      <w:r>
        <w:rPr>
          <w:rStyle w:val="Refdecomentrio"/>
        </w:rPr>
        <w:annotationRef/>
      </w:r>
      <w:r>
        <w:t xml:space="preserve">Onde foram </w:t>
      </w:r>
      <w:proofErr w:type="gramStart"/>
      <w:r>
        <w:t>encontrados ???</w:t>
      </w:r>
      <w:proofErr w:type="gramEnd"/>
    </w:p>
  </w:comment>
  <w:comment w:id="56" w:author="Juliano Varella De Carvalho" w:date="2020-08-15T15:19:00Z" w:initials="JVDC">
    <w:p w14:paraId="1E17D4CA" w14:textId="427F4B4E" w:rsidR="002864A8" w:rsidRDefault="002864A8" w:rsidP="00972812">
      <w:pPr>
        <w:pStyle w:val="Textodecomentrio"/>
      </w:pPr>
      <w:r>
        <w:rPr>
          <w:rStyle w:val="Refdecomentrio"/>
        </w:rPr>
        <w:annotationRef/>
      </w:r>
      <w:r>
        <w:t xml:space="preserve">Por que há tanto espaço </w:t>
      </w:r>
      <w:proofErr w:type="gramStart"/>
      <w:r>
        <w:t>abaixo ???</w:t>
      </w:r>
      <w:proofErr w:type="gramEnd"/>
    </w:p>
  </w:comment>
  <w:comment w:id="57" w:author="Juliano Varella De Carvalho" w:date="2020-08-15T15:13:00Z" w:initials="JVDC">
    <w:p w14:paraId="742A7D0B" w14:textId="76A3C8AD" w:rsidR="002864A8" w:rsidRDefault="002864A8" w:rsidP="00972812">
      <w:pPr>
        <w:pStyle w:val="Textodecomentrio"/>
      </w:pPr>
      <w:r>
        <w:rPr>
          <w:rStyle w:val="Refdecomentrio"/>
        </w:rPr>
        <w:annotationRef/>
      </w:r>
      <w:r>
        <w:t>Segue o mesmo padrão de lista das ações.</w:t>
      </w:r>
    </w:p>
  </w:comment>
  <w:comment w:id="59" w:author="Juliano Varella De Carvalho" w:date="2020-08-15T15:16:00Z" w:initials="JVDC">
    <w:p w14:paraId="315110E6" w14:textId="2AE8A9E8" w:rsidR="002864A8" w:rsidRDefault="002864A8" w:rsidP="00972812">
      <w:pPr>
        <w:pStyle w:val="Textodecomentrio"/>
      </w:pPr>
      <w:r>
        <w:rPr>
          <w:rStyle w:val="Refdecomentrio"/>
        </w:rPr>
        <w:annotationRef/>
      </w:r>
      <w:r>
        <w:t>Precisas definir o que queres dizer sobre obter implicitamente e obter explicitamente. Não está claro.</w:t>
      </w:r>
    </w:p>
  </w:comment>
  <w:comment w:id="60" w:author="Juliano Varella De Carvalho" w:date="2020-08-15T15:19:00Z" w:initials="JVDC">
    <w:p w14:paraId="2878C3DB" w14:textId="2D3C5BF8" w:rsidR="002864A8" w:rsidRDefault="002864A8" w:rsidP="00972812">
      <w:pPr>
        <w:pStyle w:val="Textodecomentrio"/>
      </w:pPr>
      <w:r>
        <w:rPr>
          <w:rStyle w:val="Refdecomentrio"/>
        </w:rPr>
        <w:annotationRef/>
      </w:r>
      <w:r>
        <w:t xml:space="preserve">Por que há tanto espaço </w:t>
      </w:r>
      <w:proofErr w:type="gramStart"/>
      <w:r>
        <w:t>abaixo ???</w:t>
      </w:r>
      <w:proofErr w:type="gramEnd"/>
    </w:p>
  </w:comment>
  <w:comment w:id="61" w:author="Tatiane Schwanck Schardosim" w:date="2020-07-01T20:52:00Z" w:initials="TSS">
    <w:p w14:paraId="5DB90FFD" w14:textId="1FA73627" w:rsidR="002864A8" w:rsidRDefault="002864A8" w:rsidP="00972812">
      <w:pPr>
        <w:pStyle w:val="Textodecomentrio"/>
      </w:pPr>
      <w:r>
        <w:rPr>
          <w:rStyle w:val="Refdecomentrio"/>
        </w:rPr>
        <w:annotationRef/>
      </w:r>
      <w:r>
        <w:rPr>
          <w:noProof/>
        </w:rPr>
        <w:t>Localização está nos dois?</w:t>
      </w:r>
    </w:p>
  </w:comment>
  <w:comment w:id="62" w:author="Érico Souza Loewe" w:date="2020-07-02T00:04:00Z" w:initials="ÉSL">
    <w:p w14:paraId="4F2B8452" w14:textId="371ACD1D" w:rsidR="002864A8" w:rsidRDefault="002864A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5" w:author="Tatiane Schwanck Schardosim" w:date="2020-07-01T20:54:00Z" w:initials="TSS">
    <w:p w14:paraId="6345B211" w14:textId="03CD21A0" w:rsidR="002864A8" w:rsidRDefault="002864A8" w:rsidP="00972812">
      <w:pPr>
        <w:pStyle w:val="Textodecomentrio"/>
      </w:pPr>
      <w:r>
        <w:rPr>
          <w:rStyle w:val="Refdecomentrio"/>
        </w:rPr>
        <w:annotationRef/>
      </w:r>
      <w:r>
        <w:rPr>
          <w:noProof/>
        </w:rPr>
        <w:t>Revisa a concordância</w:t>
      </w:r>
    </w:p>
  </w:comment>
  <w:comment w:id="67" w:author="Juliano Varella De Carvalho" w:date="2020-08-15T15:25:00Z" w:initials="JVDC">
    <w:p w14:paraId="7858D77B" w14:textId="66F59ED7" w:rsidR="002864A8" w:rsidRDefault="002864A8"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8" w:author="Tatiane Schwanck Schardosim" w:date="2020-07-01T20:55:00Z" w:initials="TSS">
    <w:p w14:paraId="00038D8A" w14:textId="23599823" w:rsidR="002864A8" w:rsidRDefault="002864A8" w:rsidP="00972812">
      <w:pPr>
        <w:pStyle w:val="Textodecomentrio"/>
      </w:pPr>
      <w:r>
        <w:rPr>
          <w:rStyle w:val="Refdecomentrio"/>
        </w:rPr>
        <w:annotationRef/>
      </w:r>
      <w:r>
        <w:rPr>
          <w:noProof/>
        </w:rPr>
        <w:t>Será um app?</w:t>
      </w:r>
    </w:p>
  </w:comment>
  <w:comment w:id="69" w:author="Érico Souza Loewe" w:date="2020-07-02T00:12:00Z" w:initials="ÉSL">
    <w:p w14:paraId="44B9C80F" w14:textId="7EE8DC98" w:rsidR="002864A8" w:rsidRDefault="002864A8" w:rsidP="00972812">
      <w:pPr>
        <w:pStyle w:val="Textodecomentrio"/>
      </w:pPr>
      <w:r>
        <w:rPr>
          <w:rStyle w:val="Refdecomentrio"/>
        </w:rPr>
        <w:annotationRef/>
      </w:r>
      <w:r>
        <w:t xml:space="preserve">Será um </w:t>
      </w:r>
      <w:proofErr w:type="spellStart"/>
      <w:r>
        <w:t>webapp</w:t>
      </w:r>
      <w:proofErr w:type="spellEnd"/>
    </w:p>
  </w:comment>
  <w:comment w:id="70" w:author="Juliano Varella De Carvalho" w:date="2020-08-15T15:30:00Z" w:initials="JVDC">
    <w:p w14:paraId="031542B9" w14:textId="09073255" w:rsidR="002864A8" w:rsidRDefault="002864A8" w:rsidP="00972812">
      <w:pPr>
        <w:pStyle w:val="Textodecomentrio"/>
      </w:pPr>
      <w:r>
        <w:rPr>
          <w:rStyle w:val="Refdecomentrio"/>
        </w:rPr>
        <w:annotationRef/>
      </w:r>
      <w:r>
        <w:t>A fonte está muito pequena, talvez tenhas que colocar 4 formas em cima e 4 abaixo.</w:t>
      </w:r>
    </w:p>
  </w:comment>
  <w:comment w:id="71" w:author="Tatiane Schwanck Schardosim" w:date="2020-07-01T20:56:00Z" w:initials="TSS">
    <w:p w14:paraId="0C776C40" w14:textId="5C809AE1" w:rsidR="002864A8" w:rsidRDefault="002864A8" w:rsidP="00972812">
      <w:pPr>
        <w:pStyle w:val="Textodecomentrio"/>
      </w:pPr>
      <w:r>
        <w:rPr>
          <w:rStyle w:val="Refdecomentrio"/>
        </w:rPr>
        <w:annotationRef/>
      </w:r>
      <w:r>
        <w:rPr>
          <w:noProof/>
        </w:rPr>
        <w:t>Acho que a fonte ficou pequena</w:t>
      </w:r>
    </w:p>
  </w:comment>
  <w:comment w:id="72" w:author="Érico Souza Loewe" w:date="2020-07-02T00:14:00Z" w:initials="ÉSL">
    <w:p w14:paraId="6D6E7F99" w14:textId="0C8C193E" w:rsidR="002864A8" w:rsidRDefault="002864A8" w:rsidP="00972812">
      <w:pPr>
        <w:pStyle w:val="Textodecomentrio"/>
      </w:pPr>
      <w:r>
        <w:rPr>
          <w:rStyle w:val="Refdecomentrio"/>
        </w:rPr>
        <w:annotationRef/>
      </w:r>
      <w:r>
        <w:t>Ficou mesmo, mas não tem como aumentar</w:t>
      </w:r>
    </w:p>
  </w:comment>
  <w:comment w:id="76" w:author="Juliano Varella De Carvalho" w:date="2020-08-15T15:34:00Z" w:initials="JVDC">
    <w:p w14:paraId="0FEBEFE3" w14:textId="32F438AA" w:rsidR="002864A8" w:rsidRDefault="002864A8" w:rsidP="00972812">
      <w:pPr>
        <w:pStyle w:val="Textodecomentrio"/>
      </w:pPr>
      <w:r>
        <w:rPr>
          <w:rStyle w:val="Refdecomentrio"/>
        </w:rPr>
        <w:annotationRef/>
      </w:r>
      <w:r>
        <w:t>Abre uma seção Questionário para falar sobre ele.</w:t>
      </w:r>
    </w:p>
  </w:comment>
  <w:comment w:id="81" w:author="Juliano Varella De Carvalho" w:date="2020-08-15T15:45:00Z" w:initials="JVDC">
    <w:p w14:paraId="4EF6E8E3" w14:textId="77777777" w:rsidR="002864A8" w:rsidRDefault="002864A8" w:rsidP="00972812">
      <w:pPr>
        <w:pStyle w:val="Textodecomentrio"/>
      </w:pPr>
      <w:r>
        <w:rPr>
          <w:rStyle w:val="Refdecomentrio"/>
        </w:rPr>
        <w:annotationRef/>
      </w:r>
      <w:r>
        <w:t>De onde vem essa informação?</w:t>
      </w:r>
    </w:p>
  </w:comment>
  <w:comment w:id="82" w:author="Juliano Varella De Carvalho" w:date="2020-08-15T15:42:00Z" w:initials="JVDC">
    <w:p w14:paraId="0F931195" w14:textId="77777777" w:rsidR="002864A8" w:rsidRDefault="002864A8" w:rsidP="00972812">
      <w:pPr>
        <w:pStyle w:val="Textodecomentrio"/>
      </w:pPr>
      <w:r>
        <w:rPr>
          <w:rStyle w:val="Refdecomentrio"/>
        </w:rPr>
        <w:annotationRef/>
      </w:r>
      <w:r>
        <w:t>Esse texto podia iniciar a seção 3.2.2</w:t>
      </w:r>
    </w:p>
  </w:comment>
  <w:comment w:id="83" w:author="Juliano Varella De Carvalho" w:date="2020-08-15T15:47:00Z" w:initials="JVDC">
    <w:p w14:paraId="7D498935" w14:textId="0E79E9F6" w:rsidR="002864A8" w:rsidRDefault="002864A8" w:rsidP="00972812">
      <w:pPr>
        <w:pStyle w:val="Textodecomentrio"/>
      </w:pPr>
      <w:r>
        <w:rPr>
          <w:rStyle w:val="Refdecomentrio"/>
        </w:rPr>
        <w:annotationRef/>
      </w:r>
      <w:r>
        <w:t xml:space="preserve">Não seria recomendação </w:t>
      </w:r>
      <w:proofErr w:type="gramStart"/>
      <w:r>
        <w:t>musical ???</w:t>
      </w:r>
      <w:proofErr w:type="gramEnd"/>
    </w:p>
  </w:comment>
  <w:comment w:id="84" w:author="Juliano Varella De Carvalho" w:date="2020-08-15T15:50:00Z" w:initials="JVDC">
    <w:p w14:paraId="0F56441A" w14:textId="41D9DDAB" w:rsidR="002864A8" w:rsidRDefault="002864A8"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52" w:author="Tatiane Schwanck Schardosim" w:date="2020-07-01T21:30:00Z" w:initials="TSS">
    <w:p w14:paraId="34834409" w14:textId="17229921" w:rsidR="002864A8" w:rsidRDefault="002864A8" w:rsidP="00972812">
      <w:pPr>
        <w:pStyle w:val="Textodecomentrio"/>
      </w:pPr>
      <w:r>
        <w:rPr>
          <w:rStyle w:val="Refdecomentrio"/>
        </w:rPr>
        <w:annotationRef/>
      </w:r>
      <w:r>
        <w:rPr>
          <w:noProof/>
        </w:rPr>
        <w:t>Não precisa referenciar a bibliografiac no texto?</w:t>
      </w:r>
    </w:p>
  </w:comment>
  <w:comment w:id="153" w:author="Érico Souza Loewe" w:date="2020-07-02T00:25:00Z" w:initials="ÉSL">
    <w:p w14:paraId="23D9DB80" w14:textId="3D88D14E" w:rsidR="002864A8" w:rsidRDefault="002864A8"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34A05B" w14:textId="77777777" w:rsidR="00490C4D" w:rsidRDefault="00490C4D" w:rsidP="00972812">
      <w:r>
        <w:separator/>
      </w:r>
    </w:p>
    <w:p w14:paraId="21F8C86F" w14:textId="77777777" w:rsidR="00490C4D" w:rsidRDefault="00490C4D" w:rsidP="00972812"/>
    <w:p w14:paraId="602E0A16" w14:textId="77777777" w:rsidR="00490C4D" w:rsidRDefault="00490C4D" w:rsidP="00972812"/>
    <w:p w14:paraId="6145DDEF" w14:textId="77777777" w:rsidR="00490C4D" w:rsidRDefault="00490C4D" w:rsidP="00972812"/>
    <w:p w14:paraId="506001E6" w14:textId="77777777" w:rsidR="00490C4D" w:rsidRDefault="00490C4D" w:rsidP="00972812"/>
    <w:p w14:paraId="0E35B9DC" w14:textId="77777777" w:rsidR="00490C4D" w:rsidRDefault="00490C4D" w:rsidP="00972812"/>
    <w:p w14:paraId="3E27F694" w14:textId="77777777" w:rsidR="00490C4D" w:rsidRDefault="00490C4D" w:rsidP="00972812"/>
    <w:p w14:paraId="1E2B5473" w14:textId="77777777" w:rsidR="00490C4D" w:rsidRDefault="00490C4D" w:rsidP="00972812"/>
    <w:p w14:paraId="7F537A98" w14:textId="77777777" w:rsidR="00490C4D" w:rsidRDefault="00490C4D" w:rsidP="00972812"/>
    <w:p w14:paraId="4093099D" w14:textId="77777777" w:rsidR="00490C4D" w:rsidRDefault="00490C4D" w:rsidP="00972812"/>
    <w:p w14:paraId="63E49131" w14:textId="77777777" w:rsidR="00490C4D" w:rsidRDefault="00490C4D" w:rsidP="00972812"/>
    <w:p w14:paraId="52A2F7BD" w14:textId="77777777" w:rsidR="00490C4D" w:rsidRDefault="00490C4D" w:rsidP="00972812"/>
    <w:p w14:paraId="5106FFED" w14:textId="77777777" w:rsidR="00490C4D" w:rsidRDefault="00490C4D" w:rsidP="00972812"/>
    <w:p w14:paraId="14950104" w14:textId="77777777" w:rsidR="00490C4D" w:rsidRDefault="00490C4D" w:rsidP="00972812"/>
    <w:p w14:paraId="3354A8BB" w14:textId="77777777" w:rsidR="00490C4D" w:rsidRDefault="00490C4D" w:rsidP="00972812"/>
    <w:p w14:paraId="51D9E334" w14:textId="77777777" w:rsidR="00490C4D" w:rsidRDefault="00490C4D" w:rsidP="00972812"/>
    <w:p w14:paraId="2EEE107E" w14:textId="77777777" w:rsidR="00490C4D" w:rsidRDefault="00490C4D" w:rsidP="00972812"/>
    <w:p w14:paraId="7DFB7A00" w14:textId="77777777" w:rsidR="00490C4D" w:rsidRDefault="00490C4D" w:rsidP="00972812"/>
    <w:p w14:paraId="3384561A" w14:textId="77777777" w:rsidR="00490C4D" w:rsidRDefault="00490C4D" w:rsidP="00972812"/>
    <w:p w14:paraId="76E7DFE9" w14:textId="77777777" w:rsidR="00490C4D" w:rsidRDefault="00490C4D" w:rsidP="00972812"/>
    <w:p w14:paraId="3885DDE3" w14:textId="77777777" w:rsidR="00490C4D" w:rsidRDefault="00490C4D" w:rsidP="00972812"/>
    <w:p w14:paraId="029E2B34" w14:textId="77777777" w:rsidR="00490C4D" w:rsidRDefault="00490C4D" w:rsidP="00972812"/>
    <w:p w14:paraId="08EC2649" w14:textId="77777777" w:rsidR="00490C4D" w:rsidRDefault="00490C4D" w:rsidP="00972812"/>
    <w:p w14:paraId="6685816E" w14:textId="77777777" w:rsidR="00490C4D" w:rsidRDefault="00490C4D" w:rsidP="00972812"/>
    <w:p w14:paraId="2AC351AA" w14:textId="77777777" w:rsidR="00490C4D" w:rsidRDefault="00490C4D" w:rsidP="00972812"/>
    <w:p w14:paraId="2220A2DA" w14:textId="77777777" w:rsidR="00490C4D" w:rsidRDefault="00490C4D" w:rsidP="00972812"/>
    <w:p w14:paraId="59145298" w14:textId="77777777" w:rsidR="00490C4D" w:rsidRDefault="00490C4D" w:rsidP="00972812"/>
    <w:p w14:paraId="7BB18368" w14:textId="77777777" w:rsidR="00490C4D" w:rsidRDefault="00490C4D" w:rsidP="00972812"/>
    <w:p w14:paraId="640B2617" w14:textId="77777777" w:rsidR="00490C4D" w:rsidRDefault="00490C4D" w:rsidP="00972812"/>
    <w:p w14:paraId="1AC11D32" w14:textId="77777777" w:rsidR="00490C4D" w:rsidRDefault="00490C4D" w:rsidP="00972812"/>
    <w:p w14:paraId="7D89BCA9" w14:textId="77777777" w:rsidR="00490C4D" w:rsidRDefault="00490C4D" w:rsidP="00972812"/>
    <w:p w14:paraId="281793C3" w14:textId="77777777" w:rsidR="00490C4D" w:rsidRDefault="00490C4D" w:rsidP="00972812"/>
    <w:p w14:paraId="2B8C56C4" w14:textId="77777777" w:rsidR="00490C4D" w:rsidRDefault="00490C4D" w:rsidP="00972812"/>
    <w:p w14:paraId="41E95626" w14:textId="77777777" w:rsidR="00490C4D" w:rsidRDefault="00490C4D" w:rsidP="00972812"/>
  </w:endnote>
  <w:endnote w:type="continuationSeparator" w:id="0">
    <w:p w14:paraId="607B8D82" w14:textId="77777777" w:rsidR="00490C4D" w:rsidRDefault="00490C4D" w:rsidP="00972812">
      <w:r>
        <w:continuationSeparator/>
      </w:r>
    </w:p>
    <w:p w14:paraId="7EF09DCC" w14:textId="77777777" w:rsidR="00490C4D" w:rsidRDefault="00490C4D" w:rsidP="00972812"/>
    <w:p w14:paraId="6FE298B0" w14:textId="77777777" w:rsidR="00490C4D" w:rsidRDefault="00490C4D" w:rsidP="00972812"/>
    <w:p w14:paraId="63088242" w14:textId="77777777" w:rsidR="00490C4D" w:rsidRDefault="00490C4D" w:rsidP="00972812"/>
    <w:p w14:paraId="587A1496" w14:textId="77777777" w:rsidR="00490C4D" w:rsidRDefault="00490C4D" w:rsidP="00972812"/>
    <w:p w14:paraId="5E74ACEF" w14:textId="77777777" w:rsidR="00490C4D" w:rsidRDefault="00490C4D" w:rsidP="00972812"/>
    <w:p w14:paraId="3D1B42FD" w14:textId="77777777" w:rsidR="00490C4D" w:rsidRDefault="00490C4D" w:rsidP="00972812"/>
    <w:p w14:paraId="59E5A88B" w14:textId="77777777" w:rsidR="00490C4D" w:rsidRDefault="00490C4D" w:rsidP="00972812"/>
    <w:p w14:paraId="5A7FC505" w14:textId="77777777" w:rsidR="00490C4D" w:rsidRDefault="00490C4D" w:rsidP="00972812"/>
    <w:p w14:paraId="72B63990" w14:textId="77777777" w:rsidR="00490C4D" w:rsidRDefault="00490C4D" w:rsidP="00972812"/>
    <w:p w14:paraId="53CB46F7" w14:textId="77777777" w:rsidR="00490C4D" w:rsidRDefault="00490C4D" w:rsidP="00972812"/>
    <w:p w14:paraId="386E6319" w14:textId="77777777" w:rsidR="00490C4D" w:rsidRDefault="00490C4D" w:rsidP="00972812"/>
    <w:p w14:paraId="7DDC8919" w14:textId="77777777" w:rsidR="00490C4D" w:rsidRDefault="00490C4D" w:rsidP="00972812"/>
    <w:p w14:paraId="10848E2E" w14:textId="77777777" w:rsidR="00490C4D" w:rsidRDefault="00490C4D" w:rsidP="00972812"/>
    <w:p w14:paraId="484F2532" w14:textId="77777777" w:rsidR="00490C4D" w:rsidRDefault="00490C4D" w:rsidP="00972812"/>
    <w:p w14:paraId="1F52C8A1" w14:textId="77777777" w:rsidR="00490C4D" w:rsidRDefault="00490C4D" w:rsidP="00972812"/>
    <w:p w14:paraId="45E79DAF" w14:textId="77777777" w:rsidR="00490C4D" w:rsidRDefault="00490C4D" w:rsidP="00972812"/>
    <w:p w14:paraId="61990A34" w14:textId="77777777" w:rsidR="00490C4D" w:rsidRDefault="00490C4D" w:rsidP="00972812"/>
    <w:p w14:paraId="47295F9B" w14:textId="77777777" w:rsidR="00490C4D" w:rsidRDefault="00490C4D" w:rsidP="00972812"/>
    <w:p w14:paraId="19459AAC" w14:textId="77777777" w:rsidR="00490C4D" w:rsidRDefault="00490C4D" w:rsidP="00972812"/>
    <w:p w14:paraId="1E4B7867" w14:textId="77777777" w:rsidR="00490C4D" w:rsidRDefault="00490C4D" w:rsidP="00972812"/>
    <w:p w14:paraId="5056B892" w14:textId="77777777" w:rsidR="00490C4D" w:rsidRDefault="00490C4D" w:rsidP="00972812"/>
    <w:p w14:paraId="29F398E0" w14:textId="77777777" w:rsidR="00490C4D" w:rsidRDefault="00490C4D" w:rsidP="00972812"/>
    <w:p w14:paraId="013C8911" w14:textId="77777777" w:rsidR="00490C4D" w:rsidRDefault="00490C4D" w:rsidP="00972812"/>
    <w:p w14:paraId="0A6313CA" w14:textId="77777777" w:rsidR="00490C4D" w:rsidRDefault="00490C4D" w:rsidP="00972812"/>
    <w:p w14:paraId="15FAF238" w14:textId="77777777" w:rsidR="00490C4D" w:rsidRDefault="00490C4D" w:rsidP="00972812"/>
    <w:p w14:paraId="572B1869" w14:textId="77777777" w:rsidR="00490C4D" w:rsidRDefault="00490C4D" w:rsidP="00972812"/>
    <w:p w14:paraId="2B544FF9" w14:textId="77777777" w:rsidR="00490C4D" w:rsidRDefault="00490C4D" w:rsidP="00972812"/>
    <w:p w14:paraId="5C8CBAC1" w14:textId="77777777" w:rsidR="00490C4D" w:rsidRDefault="00490C4D" w:rsidP="00972812"/>
    <w:p w14:paraId="1DE559E7" w14:textId="77777777" w:rsidR="00490C4D" w:rsidRDefault="00490C4D" w:rsidP="00972812"/>
    <w:p w14:paraId="02B6B9F4" w14:textId="77777777" w:rsidR="00490C4D" w:rsidRDefault="00490C4D" w:rsidP="00972812"/>
    <w:p w14:paraId="3708809C" w14:textId="77777777" w:rsidR="00490C4D" w:rsidRDefault="00490C4D" w:rsidP="00972812"/>
    <w:p w14:paraId="5C3AB8A3" w14:textId="77777777" w:rsidR="00490C4D" w:rsidRDefault="00490C4D" w:rsidP="00972812"/>
    <w:p w14:paraId="53CA3F7F" w14:textId="77777777" w:rsidR="00490C4D" w:rsidRDefault="00490C4D"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4F5EBF" w14:textId="77777777" w:rsidR="00490C4D" w:rsidRDefault="00490C4D" w:rsidP="00972812">
      <w:r>
        <w:separator/>
      </w:r>
    </w:p>
    <w:p w14:paraId="2DF273D8" w14:textId="77777777" w:rsidR="00490C4D" w:rsidRDefault="00490C4D" w:rsidP="00972812"/>
    <w:p w14:paraId="4952F09F" w14:textId="77777777" w:rsidR="00490C4D" w:rsidRDefault="00490C4D" w:rsidP="00972812"/>
    <w:p w14:paraId="0DE5E4B9" w14:textId="77777777" w:rsidR="00490C4D" w:rsidRDefault="00490C4D" w:rsidP="00972812"/>
    <w:p w14:paraId="47844255" w14:textId="77777777" w:rsidR="00490C4D" w:rsidRDefault="00490C4D" w:rsidP="00972812"/>
    <w:p w14:paraId="37F18867" w14:textId="77777777" w:rsidR="00490C4D" w:rsidRDefault="00490C4D" w:rsidP="00972812"/>
    <w:p w14:paraId="480AA2DF" w14:textId="77777777" w:rsidR="00490C4D" w:rsidRDefault="00490C4D" w:rsidP="00972812"/>
    <w:p w14:paraId="5B171B7A" w14:textId="77777777" w:rsidR="00490C4D" w:rsidRDefault="00490C4D" w:rsidP="00972812"/>
    <w:p w14:paraId="208608B0" w14:textId="77777777" w:rsidR="00490C4D" w:rsidRDefault="00490C4D" w:rsidP="00972812"/>
    <w:p w14:paraId="51081AF5" w14:textId="77777777" w:rsidR="00490C4D" w:rsidRDefault="00490C4D" w:rsidP="00972812"/>
    <w:p w14:paraId="3EFF0CBC" w14:textId="77777777" w:rsidR="00490C4D" w:rsidRDefault="00490C4D" w:rsidP="00972812"/>
    <w:p w14:paraId="59985911" w14:textId="77777777" w:rsidR="00490C4D" w:rsidRDefault="00490C4D" w:rsidP="00972812"/>
    <w:p w14:paraId="449DDA09" w14:textId="77777777" w:rsidR="00490C4D" w:rsidRDefault="00490C4D" w:rsidP="00972812"/>
    <w:p w14:paraId="76C26495" w14:textId="77777777" w:rsidR="00490C4D" w:rsidRDefault="00490C4D" w:rsidP="00972812"/>
    <w:p w14:paraId="1A9995C0" w14:textId="77777777" w:rsidR="00490C4D" w:rsidRDefault="00490C4D" w:rsidP="00972812"/>
    <w:p w14:paraId="1112B6B4" w14:textId="77777777" w:rsidR="00490C4D" w:rsidRDefault="00490C4D" w:rsidP="00972812"/>
    <w:p w14:paraId="15F7C39A" w14:textId="77777777" w:rsidR="00490C4D" w:rsidRDefault="00490C4D" w:rsidP="00972812"/>
    <w:p w14:paraId="5D17A4DD" w14:textId="77777777" w:rsidR="00490C4D" w:rsidRDefault="00490C4D" w:rsidP="00972812"/>
    <w:p w14:paraId="6F1C9BC8" w14:textId="77777777" w:rsidR="00490C4D" w:rsidRDefault="00490C4D" w:rsidP="00972812"/>
    <w:p w14:paraId="37913E45" w14:textId="77777777" w:rsidR="00490C4D" w:rsidRDefault="00490C4D" w:rsidP="00972812"/>
    <w:p w14:paraId="5A0EA539" w14:textId="77777777" w:rsidR="00490C4D" w:rsidRDefault="00490C4D" w:rsidP="00972812"/>
    <w:p w14:paraId="7EE55278" w14:textId="77777777" w:rsidR="00490C4D" w:rsidRDefault="00490C4D" w:rsidP="00972812"/>
    <w:p w14:paraId="3E99D2D6" w14:textId="77777777" w:rsidR="00490C4D" w:rsidRDefault="00490C4D" w:rsidP="00972812"/>
    <w:p w14:paraId="2E3A1E5B" w14:textId="77777777" w:rsidR="00490C4D" w:rsidRDefault="00490C4D" w:rsidP="00972812"/>
    <w:p w14:paraId="06AB4EE5" w14:textId="77777777" w:rsidR="00490C4D" w:rsidRDefault="00490C4D" w:rsidP="00972812"/>
  </w:footnote>
  <w:footnote w:type="continuationSeparator" w:id="0">
    <w:p w14:paraId="5E9290A7" w14:textId="77777777" w:rsidR="00490C4D" w:rsidRDefault="00490C4D" w:rsidP="00972812">
      <w:r>
        <w:continuationSeparator/>
      </w:r>
    </w:p>
    <w:p w14:paraId="37C4341B" w14:textId="77777777" w:rsidR="00490C4D" w:rsidRDefault="00490C4D" w:rsidP="00972812"/>
    <w:p w14:paraId="7D0FB6B0" w14:textId="77777777" w:rsidR="00490C4D" w:rsidRDefault="00490C4D" w:rsidP="00972812"/>
    <w:p w14:paraId="5EE077B2" w14:textId="77777777" w:rsidR="00490C4D" w:rsidRDefault="00490C4D" w:rsidP="00972812"/>
    <w:p w14:paraId="645CC7F2" w14:textId="77777777" w:rsidR="00490C4D" w:rsidRDefault="00490C4D" w:rsidP="00972812"/>
    <w:p w14:paraId="566F7869" w14:textId="77777777" w:rsidR="00490C4D" w:rsidRDefault="00490C4D" w:rsidP="00972812"/>
    <w:p w14:paraId="0D6B4AC2" w14:textId="77777777" w:rsidR="00490C4D" w:rsidRDefault="00490C4D" w:rsidP="00972812"/>
    <w:p w14:paraId="681FBC8E" w14:textId="77777777" w:rsidR="00490C4D" w:rsidRDefault="00490C4D" w:rsidP="00972812"/>
    <w:p w14:paraId="249189C0" w14:textId="77777777" w:rsidR="00490C4D" w:rsidRDefault="00490C4D" w:rsidP="00972812"/>
    <w:p w14:paraId="7E5E4F61" w14:textId="77777777" w:rsidR="00490C4D" w:rsidRDefault="00490C4D" w:rsidP="00972812"/>
    <w:p w14:paraId="03184B21" w14:textId="77777777" w:rsidR="00490C4D" w:rsidRDefault="00490C4D" w:rsidP="00972812"/>
    <w:p w14:paraId="5606F373" w14:textId="77777777" w:rsidR="00490C4D" w:rsidRDefault="00490C4D" w:rsidP="00972812"/>
    <w:p w14:paraId="63B6610A" w14:textId="77777777" w:rsidR="00490C4D" w:rsidRDefault="00490C4D" w:rsidP="00972812"/>
    <w:p w14:paraId="66B59A71" w14:textId="77777777" w:rsidR="00490C4D" w:rsidRDefault="00490C4D" w:rsidP="00972812"/>
    <w:p w14:paraId="5FF2CAC6" w14:textId="77777777" w:rsidR="00490C4D" w:rsidRDefault="00490C4D" w:rsidP="00972812"/>
    <w:p w14:paraId="0059F316" w14:textId="77777777" w:rsidR="00490C4D" w:rsidRDefault="00490C4D" w:rsidP="00972812"/>
    <w:p w14:paraId="15CF4EB7" w14:textId="77777777" w:rsidR="00490C4D" w:rsidRDefault="00490C4D" w:rsidP="00972812"/>
    <w:p w14:paraId="4D0B6D0A" w14:textId="77777777" w:rsidR="00490C4D" w:rsidRDefault="00490C4D" w:rsidP="00972812"/>
    <w:p w14:paraId="4A63076F" w14:textId="77777777" w:rsidR="00490C4D" w:rsidRDefault="00490C4D" w:rsidP="00972812"/>
    <w:p w14:paraId="54210178" w14:textId="77777777" w:rsidR="00490C4D" w:rsidRDefault="00490C4D" w:rsidP="00972812"/>
    <w:p w14:paraId="114231C3" w14:textId="77777777" w:rsidR="00490C4D" w:rsidRDefault="00490C4D" w:rsidP="00972812"/>
    <w:p w14:paraId="337BBF29" w14:textId="77777777" w:rsidR="00490C4D" w:rsidRDefault="00490C4D" w:rsidP="00972812"/>
    <w:p w14:paraId="2D616003" w14:textId="77777777" w:rsidR="00490C4D" w:rsidRDefault="00490C4D" w:rsidP="00972812"/>
    <w:p w14:paraId="0BAD1DF2" w14:textId="77777777" w:rsidR="00490C4D" w:rsidRDefault="00490C4D" w:rsidP="00972812"/>
    <w:p w14:paraId="0B629200" w14:textId="77777777" w:rsidR="00490C4D" w:rsidRDefault="00490C4D" w:rsidP="00972812"/>
    <w:p w14:paraId="5F87CF9B" w14:textId="77777777" w:rsidR="00490C4D" w:rsidRDefault="00490C4D" w:rsidP="00972812"/>
    <w:p w14:paraId="783463B1" w14:textId="77777777" w:rsidR="00490C4D" w:rsidRDefault="00490C4D" w:rsidP="00972812"/>
    <w:p w14:paraId="0CE17D35" w14:textId="77777777" w:rsidR="00490C4D" w:rsidRDefault="00490C4D" w:rsidP="00972812"/>
    <w:p w14:paraId="418D1021" w14:textId="77777777" w:rsidR="00490C4D" w:rsidRDefault="00490C4D" w:rsidP="00972812"/>
    <w:p w14:paraId="5BB08C77" w14:textId="77777777" w:rsidR="00490C4D" w:rsidRDefault="00490C4D" w:rsidP="00972812"/>
    <w:p w14:paraId="1F09A034" w14:textId="77777777" w:rsidR="00490C4D" w:rsidRDefault="00490C4D" w:rsidP="00972812"/>
    <w:p w14:paraId="4F539EBE" w14:textId="77777777" w:rsidR="00490C4D" w:rsidRDefault="00490C4D" w:rsidP="00972812"/>
    <w:p w14:paraId="55FDAD2C" w14:textId="77777777" w:rsidR="00490C4D" w:rsidRDefault="00490C4D" w:rsidP="00972812"/>
    <w:p w14:paraId="7FE95C21" w14:textId="77777777" w:rsidR="00490C4D" w:rsidRDefault="00490C4D"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864A8" w:rsidRDefault="002864A8" w:rsidP="00972812">
    <w:r>
      <w:fldChar w:fldCharType="begin"/>
    </w:r>
    <w:r>
      <w:instrText xml:space="preserve">PAGE  </w:instrText>
    </w:r>
    <w:r>
      <w:fldChar w:fldCharType="separate"/>
    </w:r>
    <w:r>
      <w:rPr>
        <w:noProof/>
      </w:rPr>
      <w:t>24</w:t>
    </w:r>
    <w:r>
      <w:fldChar w:fldCharType="end"/>
    </w:r>
  </w:p>
  <w:p w14:paraId="3D42A6EB" w14:textId="77777777" w:rsidR="002864A8" w:rsidRDefault="002864A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864A8" w:rsidRDefault="002864A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864A8" w:rsidRDefault="002864A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0886"/>
    <w:rsid w:val="000C17E6"/>
    <w:rsid w:val="000C1A86"/>
    <w:rsid w:val="000C2C66"/>
    <w:rsid w:val="000C396C"/>
    <w:rsid w:val="000C3B63"/>
    <w:rsid w:val="000C4C09"/>
    <w:rsid w:val="000C5F3F"/>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785F"/>
    <w:rsid w:val="001520D5"/>
    <w:rsid w:val="00152AD4"/>
    <w:rsid w:val="00152CB9"/>
    <w:rsid w:val="001531B8"/>
    <w:rsid w:val="00153B5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3953"/>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6F6"/>
    <w:rsid w:val="0025512A"/>
    <w:rsid w:val="00256539"/>
    <w:rsid w:val="00256BF0"/>
    <w:rsid w:val="00256BF8"/>
    <w:rsid w:val="0025794D"/>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20"/>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1C56"/>
    <w:rsid w:val="00483170"/>
    <w:rsid w:val="004832B1"/>
    <w:rsid w:val="00483F8C"/>
    <w:rsid w:val="004845A6"/>
    <w:rsid w:val="0048499C"/>
    <w:rsid w:val="004858F7"/>
    <w:rsid w:val="00485922"/>
    <w:rsid w:val="00485C48"/>
    <w:rsid w:val="00485F0D"/>
    <w:rsid w:val="00486D55"/>
    <w:rsid w:val="004874B9"/>
    <w:rsid w:val="00490C4D"/>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3BE6"/>
    <w:rsid w:val="005E5F15"/>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30A6"/>
    <w:rsid w:val="00683408"/>
    <w:rsid w:val="006837D6"/>
    <w:rsid w:val="00683B1D"/>
    <w:rsid w:val="0068487D"/>
    <w:rsid w:val="0068589A"/>
    <w:rsid w:val="00685A10"/>
    <w:rsid w:val="00686678"/>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390"/>
    <w:rsid w:val="007E689E"/>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E78D5"/>
    <w:rsid w:val="00CF02F3"/>
    <w:rsid w:val="00CF04BE"/>
    <w:rsid w:val="00CF105C"/>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0BAA"/>
    <w:rsid w:val="00D523DC"/>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2E94"/>
    <w:rsid w:val="00DC3A27"/>
    <w:rsid w:val="00DC433D"/>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1A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2</TotalTime>
  <Pages>73</Pages>
  <Words>21042</Words>
  <Characters>113629</Characters>
  <Application>Microsoft Office Word</Application>
  <DocSecurity>0</DocSecurity>
  <Lines>946</Lines>
  <Paragraphs>2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440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458</cp:revision>
  <cp:lastPrinted>2003-10-22T01:33:00Z</cp:lastPrinted>
  <dcterms:created xsi:type="dcterms:W3CDTF">2020-07-01T22:52:00Z</dcterms:created>
  <dcterms:modified xsi:type="dcterms:W3CDTF">2020-11-02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